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510723A3" w:rsidR="006E4797" w:rsidRPr="000F2423" w:rsidRDefault="00551D82" w:rsidP="000F2423">
      <w:r w:rsidRPr="000F2423">
        <w:rPr>
          <w:b/>
        </w:rPr>
        <w:t>TITLE:</w:t>
      </w:r>
      <w:r w:rsidRPr="000F2423">
        <w:t xml:space="preserve"> </w:t>
      </w:r>
    </w:p>
    <w:p w14:paraId="3B419277" w14:textId="5DCD8A06" w:rsidR="00FC5DCA" w:rsidRPr="000F2423" w:rsidRDefault="00FC5DCA" w:rsidP="000F2423">
      <w:r w:rsidRPr="000F2423">
        <w:t xml:space="preserve">Enhanced Spatial Mapping of </w:t>
      </w:r>
      <w:r w:rsidR="00FF079D" w:rsidRPr="000F2423">
        <w:t xml:space="preserve">Mouse </w:t>
      </w:r>
      <w:r w:rsidRPr="000F2423">
        <w:t>Gastric Muscle Layers Using a</w:t>
      </w:r>
      <w:r w:rsidR="00C23021" w:rsidRPr="000F2423">
        <w:t xml:space="preserve"> Modified</w:t>
      </w:r>
      <w:r w:rsidRPr="000F2423">
        <w:t xml:space="preserve"> Swiss Roll Technique</w:t>
      </w:r>
    </w:p>
    <w:p w14:paraId="06C0C87E" w14:textId="77777777" w:rsidR="006E4797" w:rsidRPr="000F2423" w:rsidRDefault="006E4797" w:rsidP="000F2423">
      <w:pPr>
        <w:rPr>
          <w:b/>
        </w:rPr>
      </w:pPr>
    </w:p>
    <w:p w14:paraId="2CD8481E" w14:textId="658CC9AC" w:rsidR="006E4797" w:rsidRPr="000F2423" w:rsidRDefault="00551D82" w:rsidP="000F2423">
      <w:r w:rsidRPr="000F2423">
        <w:rPr>
          <w:b/>
        </w:rPr>
        <w:t xml:space="preserve">AUTHORS AND AFFILIATIONS: </w:t>
      </w:r>
    </w:p>
    <w:p w14:paraId="095D626F" w14:textId="59B31863" w:rsidR="00805482" w:rsidRPr="000F2423" w:rsidRDefault="00805482" w:rsidP="000F2423">
      <w:pPr>
        <w:pBdr>
          <w:top w:val="nil"/>
          <w:left w:val="nil"/>
          <w:bottom w:val="nil"/>
          <w:right w:val="nil"/>
          <w:between w:val="nil"/>
        </w:pBdr>
      </w:pPr>
      <w:r w:rsidRPr="000F2423">
        <w:t>Nick M. Huynh</w:t>
      </w:r>
      <w:r w:rsidRPr="000F2423">
        <w:rPr>
          <w:vertAlign w:val="superscript"/>
        </w:rPr>
        <w:t>1,2</w:t>
      </w:r>
      <w:r w:rsidRPr="000F2423">
        <w:t xml:space="preserve">, </w:t>
      </w:r>
      <w:r w:rsidR="00B97204" w:rsidRPr="000F2423">
        <w:t>Srinidhi R. Babu</w:t>
      </w:r>
      <w:r w:rsidRPr="000F2423">
        <w:rPr>
          <w:vertAlign w:val="superscript"/>
        </w:rPr>
        <w:t>1,2</w:t>
      </w:r>
      <w:r w:rsidRPr="000F2423">
        <w:t xml:space="preserve">, </w:t>
      </w:r>
      <w:r w:rsidR="007E084F" w:rsidRPr="000F2423">
        <w:t>Egan L. Choi</w:t>
      </w:r>
      <w:r w:rsidR="007E084F" w:rsidRPr="000F2423">
        <w:rPr>
          <w:vertAlign w:val="superscript"/>
        </w:rPr>
        <w:t>1,2</w:t>
      </w:r>
      <w:r w:rsidR="007E084F" w:rsidRPr="000F2423">
        <w:t xml:space="preserve">, </w:t>
      </w:r>
      <w:r w:rsidRPr="000F2423">
        <w:t>Tamas Ordog</w:t>
      </w:r>
      <w:r w:rsidRPr="000F2423">
        <w:rPr>
          <w:vertAlign w:val="superscript"/>
        </w:rPr>
        <w:t>1,2,3</w:t>
      </w:r>
      <w:r w:rsidR="00FF079D" w:rsidRPr="000F2423">
        <w:t>*</w:t>
      </w:r>
      <w:r w:rsidRPr="000F2423">
        <w:t>, Yujiro Hayashi</w:t>
      </w:r>
      <w:r w:rsidRPr="000F2423">
        <w:rPr>
          <w:vertAlign w:val="superscript"/>
        </w:rPr>
        <w:t>1,2</w:t>
      </w:r>
      <w:r w:rsidR="00FF079D" w:rsidRPr="000F2423">
        <w:t>*</w:t>
      </w:r>
    </w:p>
    <w:p w14:paraId="4926A5AD" w14:textId="77777777" w:rsidR="000B107C" w:rsidRPr="000F2423" w:rsidRDefault="000B107C" w:rsidP="000F2423">
      <w:pPr>
        <w:pBdr>
          <w:top w:val="nil"/>
          <w:left w:val="nil"/>
          <w:bottom w:val="nil"/>
          <w:right w:val="nil"/>
          <w:between w:val="nil"/>
        </w:pBdr>
      </w:pPr>
    </w:p>
    <w:p w14:paraId="0955630F" w14:textId="77777777" w:rsidR="000B107C" w:rsidRPr="000F2423" w:rsidRDefault="00805482" w:rsidP="000F2423">
      <w:pPr>
        <w:pBdr>
          <w:top w:val="nil"/>
          <w:left w:val="nil"/>
          <w:bottom w:val="nil"/>
          <w:right w:val="nil"/>
          <w:between w:val="nil"/>
        </w:pBdr>
      </w:pPr>
      <w:r w:rsidRPr="000F2423">
        <w:t>¹Enteric Neuroscience Program and Department of Physiology and Biomedical Engineering, Mayo Clinic College of Medicine and Science, Rochester, MN, USA</w:t>
      </w:r>
    </w:p>
    <w:p w14:paraId="336875C9" w14:textId="77777777" w:rsidR="000B107C" w:rsidRPr="000F2423" w:rsidRDefault="00805482" w:rsidP="000F2423">
      <w:pPr>
        <w:pBdr>
          <w:top w:val="nil"/>
          <w:left w:val="nil"/>
          <w:bottom w:val="nil"/>
          <w:right w:val="nil"/>
          <w:between w:val="nil"/>
        </w:pBdr>
      </w:pPr>
      <w:r w:rsidRPr="000F2423">
        <w:t>²Gastroenterology Research Unit, Division of Gastroenterology and Hepatology, Department of Medicine, Mayo Clinic College of Medicine and Science, Rochester, MN, USA</w:t>
      </w:r>
    </w:p>
    <w:p w14:paraId="5E960407" w14:textId="5B58595A" w:rsidR="00805482" w:rsidRPr="000F2423" w:rsidRDefault="00805482" w:rsidP="000F2423">
      <w:pPr>
        <w:pBdr>
          <w:top w:val="nil"/>
          <w:left w:val="nil"/>
          <w:bottom w:val="nil"/>
          <w:right w:val="nil"/>
          <w:between w:val="nil"/>
        </w:pBdr>
      </w:pPr>
      <w:r w:rsidRPr="000F2423">
        <w:t>³Division of Gastroenterology and Hepatology, Department of Medicine, Mayo Clinic College of Medicine and Science, Rochester, MN, USA</w:t>
      </w:r>
    </w:p>
    <w:p w14:paraId="14E32A2D" w14:textId="77777777" w:rsidR="000B107C" w:rsidRPr="000F2423" w:rsidRDefault="000B107C" w:rsidP="000F2423">
      <w:pPr>
        <w:pBdr>
          <w:top w:val="nil"/>
          <w:left w:val="nil"/>
          <w:bottom w:val="nil"/>
          <w:right w:val="nil"/>
          <w:between w:val="nil"/>
        </w:pBdr>
      </w:pPr>
    </w:p>
    <w:p w14:paraId="1A936DBF" w14:textId="42C7356D" w:rsidR="000B107C" w:rsidRPr="000F2423" w:rsidRDefault="000B107C" w:rsidP="000F2423">
      <w:pPr>
        <w:pBdr>
          <w:top w:val="nil"/>
          <w:left w:val="nil"/>
          <w:bottom w:val="nil"/>
          <w:right w:val="nil"/>
          <w:between w:val="nil"/>
        </w:pBdr>
      </w:pPr>
      <w:r w:rsidRPr="000F2423">
        <w:t>Email addresses of the co-authors:</w:t>
      </w:r>
    </w:p>
    <w:p w14:paraId="1D452A1E" w14:textId="0B1610CB" w:rsidR="000B107C" w:rsidRPr="000F2423" w:rsidRDefault="000B107C" w:rsidP="000F2423">
      <w:r w:rsidRPr="000F2423">
        <w:t>Nick M. Huynh</w:t>
      </w:r>
      <w:r w:rsidR="007622AC" w:rsidRPr="000F2423">
        <w:t xml:space="preserve"> </w:t>
      </w:r>
      <w:r w:rsidR="00894132" w:rsidRPr="000F2423">
        <w:tab/>
        <w:t>(</w:t>
      </w:r>
      <w:hyperlink r:id="rId8" w:history="1">
        <w:r w:rsidR="00894132" w:rsidRPr="000F2423">
          <w:rPr>
            <w:rStyle w:val="Hyperlink"/>
          </w:rPr>
          <w:t>huynh.nick@mayo.edu</w:t>
        </w:r>
      </w:hyperlink>
      <w:r w:rsidR="00894132" w:rsidRPr="000F2423">
        <w:t>)</w:t>
      </w:r>
    </w:p>
    <w:p w14:paraId="164B078B" w14:textId="28EEB450" w:rsidR="000B107C" w:rsidRPr="000F2423" w:rsidRDefault="000B107C" w:rsidP="000F2423">
      <w:r w:rsidRPr="000F2423">
        <w:t>Srinidhi R. Babu</w:t>
      </w:r>
      <w:r w:rsidR="00894132" w:rsidRPr="000F2423">
        <w:t xml:space="preserve"> </w:t>
      </w:r>
      <w:r w:rsidR="00894132" w:rsidRPr="000F2423">
        <w:tab/>
        <w:t>(</w:t>
      </w:r>
      <w:hyperlink r:id="rId9" w:history="1">
        <w:r w:rsidR="00894132" w:rsidRPr="000F2423">
          <w:rPr>
            <w:rStyle w:val="Hyperlink"/>
          </w:rPr>
          <w:t>babu.srinidhi@mayo.edu</w:t>
        </w:r>
      </w:hyperlink>
      <w:r w:rsidR="00894132" w:rsidRPr="000F2423">
        <w:t>)</w:t>
      </w:r>
    </w:p>
    <w:p w14:paraId="30799EA0" w14:textId="0857A5E1" w:rsidR="000B107C" w:rsidRPr="000F2423" w:rsidRDefault="000B107C" w:rsidP="000F2423">
      <w:r w:rsidRPr="000F2423">
        <w:t>Egan L. Choi</w:t>
      </w:r>
      <w:r w:rsidR="00894132" w:rsidRPr="000F2423">
        <w:t xml:space="preserve"> </w:t>
      </w:r>
      <w:r w:rsidR="00894132" w:rsidRPr="000F2423">
        <w:tab/>
      </w:r>
      <w:r w:rsidR="00894132" w:rsidRPr="000F2423">
        <w:tab/>
        <w:t>(</w:t>
      </w:r>
      <w:hyperlink r:id="rId10" w:history="1">
        <w:r w:rsidR="00894132" w:rsidRPr="000F2423">
          <w:rPr>
            <w:rStyle w:val="Hyperlink"/>
          </w:rPr>
          <w:t>choiegan00@gmail.com</w:t>
        </w:r>
      </w:hyperlink>
      <w:r w:rsidR="00894132" w:rsidRPr="000F2423">
        <w:t>)</w:t>
      </w:r>
    </w:p>
    <w:p w14:paraId="664DA447" w14:textId="77777777" w:rsidR="000B107C" w:rsidRPr="000F2423" w:rsidRDefault="000B107C" w:rsidP="000F2423">
      <w:pPr>
        <w:pBdr>
          <w:top w:val="nil"/>
          <w:left w:val="nil"/>
          <w:bottom w:val="nil"/>
          <w:right w:val="nil"/>
          <w:between w:val="nil"/>
        </w:pBdr>
      </w:pPr>
    </w:p>
    <w:p w14:paraId="69CB2E9D" w14:textId="28130F36" w:rsidR="000B107C" w:rsidRPr="000F2423" w:rsidRDefault="00FF079D" w:rsidP="000F2423">
      <w:pPr>
        <w:pBdr>
          <w:top w:val="nil"/>
          <w:left w:val="nil"/>
          <w:bottom w:val="nil"/>
          <w:right w:val="nil"/>
          <w:between w:val="nil"/>
        </w:pBdr>
      </w:pPr>
      <w:r w:rsidRPr="000F2423">
        <w:t>*</w:t>
      </w:r>
      <w:r w:rsidR="000B107C" w:rsidRPr="000F2423">
        <w:t>Email addresses of the c</w:t>
      </w:r>
      <w:r w:rsidRPr="000F2423">
        <w:t>orresponding authors</w:t>
      </w:r>
      <w:r w:rsidR="000B107C" w:rsidRPr="000F2423">
        <w:t>:</w:t>
      </w:r>
    </w:p>
    <w:p w14:paraId="4FAE5570" w14:textId="77777777" w:rsidR="00C85558" w:rsidRPr="000F2423" w:rsidRDefault="000B107C" w:rsidP="000F2423">
      <w:pPr>
        <w:pBdr>
          <w:top w:val="nil"/>
          <w:left w:val="nil"/>
          <w:bottom w:val="nil"/>
          <w:right w:val="nil"/>
          <w:between w:val="nil"/>
        </w:pBdr>
      </w:pPr>
      <w:r w:rsidRPr="000F2423">
        <w:t xml:space="preserve">Yujiro Hayashi </w:t>
      </w:r>
      <w:r w:rsidRPr="000F2423">
        <w:tab/>
      </w:r>
      <w:r w:rsidRPr="000F2423">
        <w:tab/>
      </w:r>
      <w:r w:rsidR="00C85558" w:rsidRPr="000F2423">
        <w:t>(</w:t>
      </w:r>
      <w:hyperlink r:id="rId11" w:history="1">
        <w:r w:rsidR="00C85558" w:rsidRPr="000F2423">
          <w:rPr>
            <w:rStyle w:val="Hyperlink"/>
          </w:rPr>
          <w:t>hayashi.yujiro@mayo.edu</w:t>
        </w:r>
      </w:hyperlink>
      <w:r w:rsidR="00C85558" w:rsidRPr="000F2423">
        <w:t>)</w:t>
      </w:r>
    </w:p>
    <w:p w14:paraId="35D8FA1F" w14:textId="55218859" w:rsidR="00FF079D" w:rsidRPr="000F2423" w:rsidRDefault="007622AC" w:rsidP="000F2423">
      <w:pPr>
        <w:pBdr>
          <w:top w:val="nil"/>
          <w:left w:val="nil"/>
          <w:bottom w:val="nil"/>
          <w:right w:val="nil"/>
          <w:between w:val="nil"/>
        </w:pBdr>
      </w:pPr>
      <w:r w:rsidRPr="000F2423">
        <w:t xml:space="preserve">Tamas Ordog </w:t>
      </w:r>
      <w:r w:rsidRPr="000F2423">
        <w:tab/>
      </w:r>
      <w:r w:rsidRPr="000F2423">
        <w:tab/>
        <w:t>(</w:t>
      </w:r>
      <w:hyperlink r:id="rId12" w:history="1">
        <w:r w:rsidRPr="000F2423">
          <w:rPr>
            <w:rStyle w:val="Hyperlink"/>
          </w:rPr>
          <w:t>ordog.tamas@mayo.edu</w:t>
        </w:r>
      </w:hyperlink>
      <w:r w:rsidRPr="000F2423">
        <w:t>)</w:t>
      </w:r>
    </w:p>
    <w:p w14:paraId="5EBC1E2A" w14:textId="77777777" w:rsidR="00805482" w:rsidRPr="000F2423" w:rsidRDefault="00805482" w:rsidP="000F2423">
      <w:pPr>
        <w:pBdr>
          <w:top w:val="nil"/>
          <w:left w:val="nil"/>
          <w:bottom w:val="nil"/>
          <w:right w:val="nil"/>
          <w:between w:val="nil"/>
        </w:pBdr>
      </w:pPr>
    </w:p>
    <w:p w14:paraId="60F3B8D4" w14:textId="72A1BE0F" w:rsidR="006E4797" w:rsidRPr="000F2423" w:rsidRDefault="00551D82" w:rsidP="000F2423">
      <w:r w:rsidRPr="000F2423">
        <w:rPr>
          <w:b/>
        </w:rPr>
        <w:t>SUMMARY:</w:t>
      </w:r>
    </w:p>
    <w:p w14:paraId="74EFC8D7" w14:textId="04BFAC5D" w:rsidR="006E4797" w:rsidRPr="000F2423" w:rsidRDefault="00210A41" w:rsidP="000F2423">
      <w:r w:rsidRPr="000F2423">
        <w:t>This protocol outlines a whole-stomach immunostaining method modified</w:t>
      </w:r>
      <w:r w:rsidR="00125A26" w:rsidRPr="000F2423">
        <w:t xml:space="preserve"> from the</w:t>
      </w:r>
      <w:r w:rsidRPr="000F2423">
        <w:t xml:space="preserve"> </w:t>
      </w:r>
      <w:r w:rsidR="00E766AF" w:rsidRPr="000F2423">
        <w:t>“Swiss roll”</w:t>
      </w:r>
      <w:r w:rsidR="00367313" w:rsidRPr="000F2423">
        <w:t xml:space="preserve"> </w:t>
      </w:r>
      <w:r w:rsidRPr="000F2423">
        <w:t>technique originally developed for the murine intestine</w:t>
      </w:r>
      <w:r w:rsidR="003C4199" w:rsidRPr="000F2423">
        <w:t>.</w:t>
      </w:r>
    </w:p>
    <w:p w14:paraId="04F45299" w14:textId="77777777" w:rsidR="00210A41" w:rsidRPr="000F2423" w:rsidRDefault="00210A41" w:rsidP="000F2423"/>
    <w:p w14:paraId="2DF8E628" w14:textId="45BD1451" w:rsidR="006E4797" w:rsidRPr="000F2423" w:rsidRDefault="00551D82" w:rsidP="000F2423">
      <w:r w:rsidRPr="000F2423">
        <w:rPr>
          <w:b/>
        </w:rPr>
        <w:t>ABSTRACT:</w:t>
      </w:r>
    </w:p>
    <w:p w14:paraId="205140A5" w14:textId="59A6695B" w:rsidR="009D6F0A" w:rsidRPr="000F2423" w:rsidRDefault="00C06A1A" w:rsidP="000F2423">
      <w:r w:rsidRPr="000F2423">
        <w:rPr>
          <w:bCs/>
        </w:rPr>
        <w:t xml:space="preserve">Spatial </w:t>
      </w:r>
      <w:r w:rsidR="004C7620" w:rsidRPr="000F2423">
        <w:rPr>
          <w:bCs/>
        </w:rPr>
        <w:t>“omic</w:t>
      </w:r>
      <w:r w:rsidR="00E52AE2" w:rsidRPr="000F2423">
        <w:rPr>
          <w:bCs/>
        </w:rPr>
        <w:t>s</w:t>
      </w:r>
      <w:r w:rsidR="004C7620" w:rsidRPr="000F2423">
        <w:rPr>
          <w:bCs/>
        </w:rPr>
        <w:t>”</w:t>
      </w:r>
      <w:r w:rsidRPr="000F2423">
        <w:rPr>
          <w:bCs/>
        </w:rPr>
        <w:t xml:space="preserve"> technologies provide unprecedented </w:t>
      </w:r>
      <w:r w:rsidR="004C7620" w:rsidRPr="000F2423">
        <w:rPr>
          <w:bCs/>
        </w:rPr>
        <w:t>opportunities</w:t>
      </w:r>
      <w:r w:rsidRPr="000F2423">
        <w:rPr>
          <w:bCs/>
        </w:rPr>
        <w:t xml:space="preserve"> to study the biology and interactions of individual cells of the gastric neuromuscular apparatus in their native tissue environment. However, </w:t>
      </w:r>
      <w:r w:rsidR="00A240AB" w:rsidRPr="000F2423">
        <w:rPr>
          <w:bCs/>
        </w:rPr>
        <w:t xml:space="preserve">the </w:t>
      </w:r>
      <w:r w:rsidRPr="000F2423">
        <w:rPr>
          <w:bCs/>
        </w:rPr>
        <w:t xml:space="preserve">successful application of these approaches </w:t>
      </w:r>
      <w:r w:rsidR="004C7620" w:rsidRPr="000F2423">
        <w:rPr>
          <w:bCs/>
        </w:rPr>
        <w:t xml:space="preserve">and the assessment of structural and molecular differences across the fundus, corpus, and antrum require </w:t>
      </w:r>
      <w:r w:rsidRPr="000F2423">
        <w:rPr>
          <w:bCs/>
        </w:rPr>
        <w:t xml:space="preserve">consistent </w:t>
      </w:r>
      <w:r w:rsidR="009D6F0A" w:rsidRPr="000F2423">
        <w:rPr>
          <w:bCs/>
        </w:rPr>
        <w:t xml:space="preserve">sampling and </w:t>
      </w:r>
      <w:r w:rsidR="004C7620" w:rsidRPr="000F2423">
        <w:rPr>
          <w:bCs/>
        </w:rPr>
        <w:t xml:space="preserve">tissue </w:t>
      </w:r>
      <w:r w:rsidR="009D6F0A" w:rsidRPr="000F2423">
        <w:rPr>
          <w:bCs/>
        </w:rPr>
        <w:t xml:space="preserve">orientation. </w:t>
      </w:r>
      <w:r w:rsidR="004C7620" w:rsidRPr="000F2423">
        <w:rPr>
          <w:bCs/>
        </w:rPr>
        <w:t xml:space="preserve">Here, we report </w:t>
      </w:r>
      <w:r w:rsidR="009D6F0A" w:rsidRPr="000F2423">
        <w:rPr>
          <w:bCs/>
        </w:rPr>
        <w:t xml:space="preserve">a modified "Swiss roll" technique tailored to the </w:t>
      </w:r>
      <w:r w:rsidR="004C7620" w:rsidRPr="000F2423">
        <w:rPr>
          <w:bCs/>
        </w:rPr>
        <w:t xml:space="preserve">mouse </w:t>
      </w:r>
      <w:r w:rsidR="009D6F0A" w:rsidRPr="000F2423">
        <w:rPr>
          <w:bCs/>
        </w:rPr>
        <w:t xml:space="preserve">stomach, </w:t>
      </w:r>
      <w:r w:rsidR="004C7620" w:rsidRPr="000F2423">
        <w:rPr>
          <w:bCs/>
        </w:rPr>
        <w:t xml:space="preserve">which </w:t>
      </w:r>
      <w:r w:rsidR="009D6F0A" w:rsidRPr="000F2423">
        <w:rPr>
          <w:bCs/>
        </w:rPr>
        <w:t>allow</w:t>
      </w:r>
      <w:r w:rsidR="004C7620" w:rsidRPr="000F2423">
        <w:rPr>
          <w:bCs/>
        </w:rPr>
        <w:t>s</w:t>
      </w:r>
      <w:r w:rsidR="009D6F0A" w:rsidRPr="000F2423">
        <w:rPr>
          <w:bCs/>
        </w:rPr>
        <w:t xml:space="preserve"> all major anatomical regions to be embedded and visualized in a single cryosection. </w:t>
      </w:r>
      <w:r w:rsidR="00DA5612" w:rsidRPr="000F2423">
        <w:rPr>
          <w:bCs/>
        </w:rPr>
        <w:t>This</w:t>
      </w:r>
      <w:r w:rsidR="009D6F0A" w:rsidRPr="000F2423">
        <w:rPr>
          <w:bCs/>
        </w:rPr>
        <w:t xml:space="preserve"> approach emphasizes flat fixation and careful </w:t>
      </w:r>
      <w:r w:rsidR="00912A6C" w:rsidRPr="000F2423">
        <w:rPr>
          <w:bCs/>
        </w:rPr>
        <w:t xml:space="preserve">positioning </w:t>
      </w:r>
      <w:r w:rsidR="009D6F0A" w:rsidRPr="000F2423">
        <w:rPr>
          <w:bCs/>
        </w:rPr>
        <w:t xml:space="preserve">to </w:t>
      </w:r>
      <w:r w:rsidR="00125A26" w:rsidRPr="000F2423">
        <w:rPr>
          <w:bCs/>
        </w:rPr>
        <w:t>generate sections with reproducible orientation and quality</w:t>
      </w:r>
      <w:r w:rsidR="009D6F0A" w:rsidRPr="000F2423">
        <w:rPr>
          <w:bCs/>
        </w:rPr>
        <w:t xml:space="preserve">. </w:t>
      </w:r>
      <w:r w:rsidR="00DA5612" w:rsidRPr="000F2423">
        <w:rPr>
          <w:bCs/>
        </w:rPr>
        <w:t>This study</w:t>
      </w:r>
      <w:r w:rsidR="009D6F0A" w:rsidRPr="000F2423">
        <w:rPr>
          <w:bCs/>
        </w:rPr>
        <w:t xml:space="preserve"> also optimized immunofluorescence staining conditions to ensure high-quality visualization of cellular markers. This protocol enables comprehensive, side-by-side comparisons of gastric regions while minimizing tissue loss and experimental variability. By enhancing tissue preservation and spatial </w:t>
      </w:r>
      <w:r w:rsidR="004C7620" w:rsidRPr="000F2423">
        <w:rPr>
          <w:bCs/>
        </w:rPr>
        <w:t>orientation</w:t>
      </w:r>
      <w:r w:rsidR="009D6F0A" w:rsidRPr="000F2423">
        <w:rPr>
          <w:bCs/>
        </w:rPr>
        <w:t xml:space="preserve">, </w:t>
      </w:r>
      <w:r w:rsidR="00544F9A">
        <w:rPr>
          <w:bCs/>
        </w:rPr>
        <w:t>this</w:t>
      </w:r>
      <w:r w:rsidR="009D6F0A" w:rsidRPr="000F2423">
        <w:rPr>
          <w:bCs/>
        </w:rPr>
        <w:t xml:space="preserve"> method offers a practical and scalable tool for researchers studying gastric biology in both physiological and pathological contexts.</w:t>
      </w:r>
    </w:p>
    <w:p w14:paraId="2CF9CD54" w14:textId="77777777" w:rsidR="006E4797" w:rsidRPr="000F2423" w:rsidRDefault="006E4797" w:rsidP="000F2423"/>
    <w:p w14:paraId="0646E204" w14:textId="1E477934" w:rsidR="006E4797" w:rsidRPr="000F2423" w:rsidRDefault="00551D82" w:rsidP="000F2423">
      <w:r w:rsidRPr="000F2423">
        <w:rPr>
          <w:b/>
        </w:rPr>
        <w:t>INTRODUCTION:</w:t>
      </w:r>
    </w:p>
    <w:p w14:paraId="3AB75041" w14:textId="4F12A777" w:rsidR="009D6F0A" w:rsidRPr="000F2423" w:rsidRDefault="009D6F0A" w:rsidP="000F2423">
      <w:r w:rsidRPr="000F2423">
        <w:rPr>
          <w:bCs/>
        </w:rPr>
        <w:t>The stomach is a complex, J-shaped organ that connects the esophagus to the duodenum</w:t>
      </w:r>
      <w:r w:rsidR="005C2B6E" w:rsidRPr="000F2423">
        <w:fldChar w:fldCharType="begin"/>
      </w:r>
      <w:r w:rsidR="005C2B6E" w:rsidRPr="000F2423">
        <w:instrText xml:space="preserve"> ADDIN EN.CITE &lt;EndNote&gt;&lt;Cite&gt;&lt;Author&gt;Chaudhry&lt;/Author&gt;&lt;Year&gt;2025&lt;/Year&gt;&lt;RecNum&gt;20&lt;/RecNum&gt;&lt;DisplayText&gt;&lt;style face="superscript"&gt;1&lt;/style&gt;&lt;/DisplayText&gt;&lt;record&gt;&lt;rec-number&gt;20&lt;/rec-number&gt;&lt;foreign-keys&gt;&lt;key app="EN" db-id="z209r2ae999e28exzppv9ftg90dfztxax920" timestamp="1751391814"&gt;20&lt;/key&gt;&lt;/foreign-keys&gt;&lt;ref-type name="Book Section"&gt;5&lt;/ref-type&gt;&lt;contributors&gt;&lt;authors&gt;&lt;author&gt;Chaudhry, S. R.&lt;/author&gt;&lt;author&gt;Liman, M. N. P.&lt;/author&gt;&lt;author&gt;Omole, A. E.&lt;/author&gt;&lt;author&gt;Peterson, D. C.&lt;/author&gt;&lt;/authors&gt;&lt;/contributors&gt;&lt;auth-address&gt;Krmc&amp;#xD;Louisiana State University Health Sciences Center&amp;#xD;Philadelphia College of Osteopathic Medicine&lt;/auth-address&gt;&lt;titles&gt;&lt;title&gt;Anatomy, Abdomen and Pelvis: Stomach&lt;/title&gt;&lt;secondary-title&gt;StatPearls&lt;/secondary-title&gt;&lt;/titles&gt;&lt;dates&gt;&lt;year&gt;2025&lt;/year&gt;&lt;/dates&gt;&lt;pub-location&gt;Treasure Island (FL)&lt;/pub-location&gt;&lt;accession-num&gt;29493959&lt;/accession-num&gt;&lt;urls&gt;&lt;related-urls&gt;&lt;url&gt;https://www.ncbi.nlm.nih.gov/pubmed/29493959&lt;/url&gt;&lt;/related-urls&gt;&lt;/urls&gt;&lt;language&gt;eng&lt;/language&gt;&lt;/record&gt;&lt;/Cite&gt;&lt;/EndNote&gt;</w:instrText>
      </w:r>
      <w:r w:rsidR="005C2B6E" w:rsidRPr="000F2423">
        <w:fldChar w:fldCharType="separate"/>
      </w:r>
      <w:r w:rsidR="005C2B6E" w:rsidRPr="000F2423">
        <w:rPr>
          <w:noProof/>
          <w:vertAlign w:val="superscript"/>
        </w:rPr>
        <w:t>1</w:t>
      </w:r>
      <w:r w:rsidR="005C2B6E" w:rsidRPr="000F2423">
        <w:fldChar w:fldCharType="end"/>
      </w:r>
      <w:r w:rsidRPr="000F2423">
        <w:t xml:space="preserve">. </w:t>
      </w:r>
      <w:r w:rsidR="001C3E6F" w:rsidRPr="000F2423">
        <w:t>I</w:t>
      </w:r>
      <w:r w:rsidR="005B2039" w:rsidRPr="000F2423">
        <w:t>t</w:t>
      </w:r>
      <w:r w:rsidR="001C3E6F" w:rsidRPr="000F2423">
        <w:t xml:space="preserve"> is divided into three</w:t>
      </w:r>
      <w:r w:rsidR="0036099C" w:rsidRPr="000F2423">
        <w:t xml:space="preserve"> main</w:t>
      </w:r>
      <w:r w:rsidR="001C3E6F" w:rsidRPr="000F2423">
        <w:t xml:space="preserve"> anatomical regions: the fundus, corpus, and antrum</w:t>
      </w:r>
      <w:r w:rsidR="005B2039" w:rsidRPr="000F2423">
        <w:fldChar w:fldCharType="begin"/>
      </w:r>
      <w:r w:rsidR="005B2039" w:rsidRPr="000F2423">
        <w:instrText xml:space="preserve"> ADDIN EN.CITE &lt;EndNote&gt;&lt;Cite&gt;&lt;Author&gt;Chaudhry&lt;/Author&gt;&lt;Year&gt;2025&lt;/Year&gt;&lt;RecNum&gt;20&lt;/RecNum&gt;&lt;DisplayText&gt;&lt;style face="superscript"&gt;1&lt;/style&gt;&lt;/DisplayText&gt;&lt;record&gt;&lt;rec-number&gt;20&lt;/rec-number&gt;&lt;foreign-keys&gt;&lt;key app="EN" db-id="z209r2ae999e28exzppv9ftg90dfztxax920" timestamp="1751391814"&gt;20&lt;/key&gt;&lt;/foreign-keys&gt;&lt;ref-type name="Book Section"&gt;5&lt;/ref-type&gt;&lt;contributors&gt;&lt;authors&gt;&lt;author&gt;Chaudhry, S. R.&lt;/author&gt;&lt;author&gt;Liman, M. N. P.&lt;/author&gt;&lt;author&gt;Omole, A. E.&lt;/author&gt;&lt;author&gt;Peterson, D. C.&lt;/author&gt;&lt;/authors&gt;&lt;/contributors&gt;&lt;auth-address&gt;Krmc&amp;#xD;Louisiana State University Health Sciences Center&amp;#xD;Philadelphia College of Osteopathic Medicine&lt;/auth-address&gt;&lt;titles&gt;&lt;title&gt;Anatomy, Abdomen and Pelvis: Stomach&lt;/title&gt;&lt;secondary-title&gt;StatPearls&lt;/secondary-title&gt;&lt;/titles&gt;&lt;dates&gt;&lt;year&gt;2025&lt;/year&gt;&lt;/dates&gt;&lt;pub-location&gt;Treasure Island (FL)&lt;/pub-location&gt;&lt;accession-num&gt;29493959&lt;/accession-num&gt;&lt;urls&gt;&lt;related-urls&gt;&lt;url&gt;https://www.ncbi.nlm.nih.gov/pubmed/29493959&lt;/url&gt;&lt;/related-urls&gt;&lt;/urls&gt;&lt;language&gt;eng&lt;/language&gt;&lt;/record&gt;&lt;/Cite&gt;&lt;/EndNote&gt;</w:instrText>
      </w:r>
      <w:r w:rsidR="005B2039" w:rsidRPr="000F2423">
        <w:fldChar w:fldCharType="separate"/>
      </w:r>
      <w:r w:rsidR="005B2039" w:rsidRPr="000F2423">
        <w:rPr>
          <w:noProof/>
          <w:vertAlign w:val="superscript"/>
        </w:rPr>
        <w:t>1</w:t>
      </w:r>
      <w:r w:rsidR="005B2039" w:rsidRPr="000F2423">
        <w:fldChar w:fldCharType="end"/>
      </w:r>
      <w:r w:rsidR="001C3E6F" w:rsidRPr="000F2423">
        <w:t xml:space="preserve">. </w:t>
      </w:r>
      <w:r w:rsidRPr="000F2423">
        <w:t xml:space="preserve">Each region of the </w:t>
      </w:r>
      <w:r w:rsidRPr="000F2423">
        <w:lastRenderedPageBreak/>
        <w:t>gastric tunica muscularis plays a distinct physiological role, contributing to key gastric functions such as accommodation, compliance, food trituration, and emptying</w:t>
      </w:r>
      <w:r w:rsidR="005C2B6E" w:rsidRPr="000F2423">
        <w:fldChar w:fldCharType="begin">
          <w:fldData xml:space="preserve">PEVuZE5vdGU+PENpdGU+PEF1dGhvcj5DaGF1ZGhyeTwvQXV0aG9yPjxZZWFyPjIwMjU8L1llYXI+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</w:fldData>
        </w:fldChar>
      </w:r>
      <w:r w:rsidR="00F46806" w:rsidRPr="000F2423">
        <w:instrText xml:space="preserve"> ADDIN EN.CITE </w:instrText>
      </w:r>
      <w:r w:rsidR="00F46806" w:rsidRPr="000F2423">
        <w:fldChar w:fldCharType="begin">
          <w:fldData xml:space="preserve">PEVuZE5vdGU+PENpdGU+PEF1dGhvcj5DaGF1ZGhyeTwvQXV0aG9yPjxZZWFyPjIwMjU8L1llYXI+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</w:fldData>
        </w:fldChar>
      </w:r>
      <w:r w:rsidR="00F46806" w:rsidRPr="000F2423">
        <w:instrText xml:space="preserve"> ADDIN EN.CITE.DATA </w:instrText>
      </w:r>
      <w:r w:rsidR="00F46806" w:rsidRPr="000F2423">
        <w:fldChar w:fldCharType="end"/>
      </w:r>
      <w:r w:rsidR="005C2B6E" w:rsidRPr="000F2423">
        <w:fldChar w:fldCharType="separate"/>
      </w:r>
      <w:r w:rsidR="00F46806" w:rsidRPr="000F2423">
        <w:rPr>
          <w:noProof/>
          <w:vertAlign w:val="superscript"/>
        </w:rPr>
        <w:t>1,2</w:t>
      </w:r>
      <w:r w:rsidR="005C2B6E" w:rsidRPr="000F2423">
        <w:fldChar w:fldCharType="end"/>
      </w:r>
      <w:r w:rsidRPr="000F2423">
        <w:t xml:space="preserve">. Studying changes in gastric physiology and pathology requires detailed analysis of these regions and their cellular architecture. </w:t>
      </w:r>
    </w:p>
    <w:p w14:paraId="36E0206F" w14:textId="77777777" w:rsidR="00F33532" w:rsidRPr="000F2423" w:rsidRDefault="00F33532" w:rsidP="000F2423"/>
    <w:p w14:paraId="48BA6B0A" w14:textId="5D787926" w:rsidR="006E4797" w:rsidRPr="000F2423" w:rsidRDefault="009D6F0A" w:rsidP="000F2423">
      <w:r w:rsidRPr="000F2423">
        <w:t>To visualize large areas of tissue, researchers often adapt the “Swiss roll” technique, originally developed for the murine intestine</w:t>
      </w:r>
      <w:r w:rsidR="005C2B6E" w:rsidRPr="000F2423">
        <w:fldChar w:fldCharType="begin">
          <w:fldData xml:space="preserve">PEVuZE5vdGU+PENpdGU+PEF1dGhvcj5Nb29sZW5iZWVrPC9BdXRob3I+PFllYXI+MTk4MTwvWWVh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</w:fldData>
        </w:fldChar>
      </w:r>
      <w:r w:rsidR="00F46806" w:rsidRPr="000F2423">
        <w:instrText xml:space="preserve"> ADDIN EN.CITE </w:instrText>
      </w:r>
      <w:r w:rsidR="00F46806" w:rsidRPr="000F2423">
        <w:fldChar w:fldCharType="begin">
          <w:fldData xml:space="preserve">PEVuZE5vdGU+PENpdGU+PEF1dGhvcj5Nb29sZW5iZWVrPC9BdXRob3I+PFllYXI+MTk4MTwvWWVh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</w:fldData>
        </w:fldChar>
      </w:r>
      <w:r w:rsidR="00F46806" w:rsidRPr="000F2423">
        <w:instrText xml:space="preserve"> ADDIN EN.CITE.DATA </w:instrText>
      </w:r>
      <w:r w:rsidR="00F46806" w:rsidRPr="000F2423">
        <w:fldChar w:fldCharType="end"/>
      </w:r>
      <w:r w:rsidR="005C2B6E" w:rsidRPr="000F2423">
        <w:fldChar w:fldCharType="separate"/>
      </w:r>
      <w:r w:rsidR="00F46806" w:rsidRPr="000F2423">
        <w:rPr>
          <w:noProof/>
          <w:vertAlign w:val="superscript"/>
        </w:rPr>
        <w:t>3</w:t>
      </w:r>
      <w:r w:rsidR="00F33532" w:rsidRPr="000F2423">
        <w:rPr>
          <w:noProof/>
          <w:vertAlign w:val="superscript"/>
        </w:rPr>
        <w:t>–</w:t>
      </w:r>
      <w:r w:rsidR="00F46806" w:rsidRPr="000F2423">
        <w:rPr>
          <w:noProof/>
          <w:vertAlign w:val="superscript"/>
        </w:rPr>
        <w:t>6</w:t>
      </w:r>
      <w:r w:rsidR="005C2B6E" w:rsidRPr="000F2423">
        <w:fldChar w:fldCharType="end"/>
      </w:r>
      <w:r w:rsidRPr="000F2423">
        <w:t xml:space="preserve">. </w:t>
      </w:r>
      <w:r w:rsidR="00F33532" w:rsidRPr="000F2423">
        <w:t>T</w:t>
      </w:r>
      <w:r w:rsidR="001D3861" w:rsidRPr="000F2423">
        <w:t>his study</w:t>
      </w:r>
      <w:r w:rsidR="00F33532" w:rsidRPr="000F2423">
        <w:t xml:space="preserve"> </w:t>
      </w:r>
      <w:r w:rsidR="001D3861" w:rsidRPr="000F2423">
        <w:t>modified the Swiss roll technique for use with the murine stomach to establish a new protocol.</w:t>
      </w:r>
      <w:r w:rsidR="00033049" w:rsidRPr="000F2423">
        <w:t xml:space="preserve"> T</w:t>
      </w:r>
      <w:r w:rsidRPr="000F2423">
        <w:t xml:space="preserve">he stomach is first separated into its anatomical regions and fixed in a flat orientation. The tissue is then carefully rolled and processed for cryosectioning. Improper Swiss rolling can damage fragile epithelial structures, particularly in the intestine, leading to poor tissue quality for immunostaining. Preserving well-fixed, properly oriented tissue with intact cellular structures is essential for high-resolution imaging. </w:t>
      </w:r>
      <w:r w:rsidR="00F33532" w:rsidRPr="000F2423">
        <w:t>This work</w:t>
      </w:r>
      <w:r w:rsidRPr="000F2423">
        <w:t xml:space="preserve"> present</w:t>
      </w:r>
      <w:r w:rsidR="00F33532" w:rsidRPr="000F2423">
        <w:t>s</w:t>
      </w:r>
      <w:r w:rsidRPr="000F2423">
        <w:t xml:space="preserve"> a new method for generating Swiss rolls that include all gastric regions within a single cryoblock. Additionally, an optimized immunofluorescence staining protocol</w:t>
      </w:r>
      <w:r w:rsidR="00F33532" w:rsidRPr="000F2423">
        <w:t xml:space="preserve"> is described </w:t>
      </w:r>
      <w:r w:rsidRPr="000F2423">
        <w:t xml:space="preserve">for the gastric tunica muscularis, enabling detailed evaluation of gastric function. This protocol provides a comprehensive guide for obtaining high-quality immunofluorescence images through careful </w:t>
      </w:r>
      <w:r w:rsidR="00202327" w:rsidRPr="000F2423">
        <w:t>preparation of gastric tissue</w:t>
      </w:r>
      <w:r w:rsidRPr="000F2423">
        <w:t xml:space="preserve">, Swiss roll processing, and staining. By preserving the intricate morphology of the gastric tunica muscularis, this method </w:t>
      </w:r>
      <w:r w:rsidR="00202327" w:rsidRPr="000F2423">
        <w:t>facilitates a deeper understanding</w:t>
      </w:r>
      <w:r w:rsidRPr="000F2423">
        <w:t xml:space="preserve"> of its structure and function in both health and disease.</w:t>
      </w:r>
    </w:p>
    <w:p w14:paraId="00B169B4" w14:textId="77777777" w:rsidR="009D6F0A" w:rsidRPr="000F2423" w:rsidRDefault="009D6F0A" w:rsidP="000F2423">
      <w:pPr>
        <w:rPr>
          <w:b/>
        </w:rPr>
      </w:pPr>
    </w:p>
    <w:p w14:paraId="32A92E82" w14:textId="7D58703E" w:rsidR="006E4797" w:rsidRPr="000F2423" w:rsidRDefault="00551D82" w:rsidP="000F2423">
      <w:r w:rsidRPr="000F2423">
        <w:rPr>
          <w:b/>
        </w:rPr>
        <w:t>PROTOCOL:</w:t>
      </w:r>
    </w:p>
    <w:p w14:paraId="4015356B" w14:textId="3B8A6056" w:rsidR="006E4797" w:rsidRPr="000F2423" w:rsidRDefault="00503BDE" w:rsidP="000F2423">
      <w:r w:rsidRPr="000F2423">
        <w:t>Animal experiments were conducted with the guidelines outlined in the National Institutes of Health Guide for the Care and Use of Laboratory Animals. The protocols were approved by the Mayo Clinic Institutional Animal Care and Use Committee (A48315-15). Mayo Clinic’s animal care and use programs and facilities have been reviewed and fully accredited by the Association for Assessment and Accreditation of Laboratory Animal Care International (AAALAC).</w:t>
      </w:r>
      <w:r w:rsidR="00B92947" w:rsidRPr="000F2423">
        <w:t xml:space="preserve"> The reagents and the equipment used are listed in the </w:t>
      </w:r>
      <w:r w:rsidR="00B92947" w:rsidRPr="000F2423">
        <w:rPr>
          <w:b/>
          <w:bCs/>
        </w:rPr>
        <w:t>Table of Materials</w:t>
      </w:r>
      <w:r w:rsidR="00B92947" w:rsidRPr="000F2423">
        <w:t>.</w:t>
      </w:r>
    </w:p>
    <w:p w14:paraId="6322C5AB" w14:textId="77777777" w:rsidR="00503BDE" w:rsidRPr="000F2423" w:rsidRDefault="00503BDE" w:rsidP="000F2423"/>
    <w:p w14:paraId="60AF6534" w14:textId="0C1E14C5" w:rsidR="00503BDE" w:rsidRPr="000F2423" w:rsidRDefault="00503BDE" w:rsidP="000F2423">
      <w:pPr>
        <w:rPr>
          <w:b/>
          <w:bCs/>
        </w:rPr>
      </w:pPr>
      <w:r w:rsidRPr="000F2423">
        <w:t xml:space="preserve">1. </w:t>
      </w:r>
      <w:r w:rsidRPr="000F2423">
        <w:rPr>
          <w:b/>
          <w:bCs/>
        </w:rPr>
        <w:t xml:space="preserve">Swiss </w:t>
      </w:r>
      <w:r w:rsidR="00594591" w:rsidRPr="000F2423">
        <w:rPr>
          <w:b/>
          <w:bCs/>
        </w:rPr>
        <w:t xml:space="preserve">roll technique for paraformaldehyde </w:t>
      </w:r>
      <w:r w:rsidRPr="000F2423">
        <w:rPr>
          <w:b/>
          <w:bCs/>
        </w:rPr>
        <w:t>(PFA)-</w:t>
      </w:r>
      <w:r w:rsidR="00594591" w:rsidRPr="000F2423">
        <w:rPr>
          <w:b/>
          <w:bCs/>
        </w:rPr>
        <w:t>fixed gastric cryosections</w:t>
      </w:r>
    </w:p>
    <w:p w14:paraId="0B4551BD" w14:textId="77777777" w:rsidR="0032513F" w:rsidRPr="000F2423" w:rsidRDefault="0032513F" w:rsidP="000F2423">
      <w:pPr>
        <w:rPr>
          <w:b/>
          <w:bCs/>
        </w:rPr>
      </w:pPr>
    </w:p>
    <w:p w14:paraId="3BD4E38F" w14:textId="7147F8F3"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Anesthetize a C57BL/6J mouse (8</w:t>
      </w:r>
      <w:r w:rsidR="00594591" w:rsidRPr="000F2423">
        <w:rPr>
          <w:rFonts w:ascii="Calibri" w:hAnsi="Calibri" w:cs="Calibri"/>
          <w:sz w:val="24"/>
          <w:szCs w:val="24"/>
        </w:rPr>
        <w:t>–</w:t>
      </w:r>
      <w:r w:rsidRPr="000F2423">
        <w:rPr>
          <w:rFonts w:ascii="Calibri" w:hAnsi="Calibri" w:cs="Calibri"/>
          <w:sz w:val="24"/>
          <w:szCs w:val="24"/>
        </w:rPr>
        <w:t xml:space="preserve">10 weeks old) </w:t>
      </w:r>
      <w:r w:rsidRPr="000F2423">
        <w:rPr>
          <w:rFonts w:ascii="Calibri" w:hAnsi="Calibri" w:cs="Calibri"/>
          <w:i/>
          <w:iCs/>
          <w:sz w:val="24"/>
          <w:szCs w:val="24"/>
        </w:rPr>
        <w:t>via</w:t>
      </w:r>
      <w:r w:rsidRPr="000F2423">
        <w:rPr>
          <w:rFonts w:ascii="Calibri" w:hAnsi="Calibri" w:cs="Calibri"/>
          <w:sz w:val="24"/>
          <w:szCs w:val="24"/>
        </w:rPr>
        <w:t xml:space="preserve"> carbon dioxide (CO₂) inhalation for at least 3 min, </w:t>
      </w:r>
      <w:r w:rsidR="00886BE2" w:rsidRPr="000F2423">
        <w:rPr>
          <w:rFonts w:ascii="Calibri" w:hAnsi="Calibri" w:cs="Calibri"/>
          <w:sz w:val="24"/>
          <w:szCs w:val="24"/>
        </w:rPr>
        <w:t>followed by cervical dislocation to ensure euthanasia</w:t>
      </w:r>
      <w:r w:rsidR="00594591" w:rsidRPr="000F2423">
        <w:rPr>
          <w:rFonts w:ascii="Calibri" w:hAnsi="Calibri" w:cs="Calibri"/>
          <w:sz w:val="24"/>
          <w:szCs w:val="24"/>
        </w:rPr>
        <w:t xml:space="preserve"> (following institutionally approved protocols)</w:t>
      </w:r>
      <w:r w:rsidR="00886BE2" w:rsidRPr="000F2423">
        <w:rPr>
          <w:rFonts w:ascii="Calibri" w:hAnsi="Calibri" w:cs="Calibri"/>
          <w:sz w:val="24"/>
          <w:szCs w:val="24"/>
        </w:rPr>
        <w:t>.</w:t>
      </w:r>
    </w:p>
    <w:p w14:paraId="7F10DA65" w14:textId="77777777" w:rsidR="0032513F" w:rsidRPr="000F2423" w:rsidRDefault="0032513F" w:rsidP="000F2423">
      <w:pPr>
        <w:pStyle w:val="ListParagraph"/>
        <w:spacing w:after="0" w:line="240" w:lineRule="auto"/>
        <w:ind w:left="0"/>
        <w:jc w:val="both"/>
        <w:rPr>
          <w:rFonts w:ascii="Calibri" w:hAnsi="Calibri" w:cs="Calibri"/>
          <w:sz w:val="24"/>
          <w:szCs w:val="24"/>
        </w:rPr>
      </w:pPr>
    </w:p>
    <w:p w14:paraId="712AACCE" w14:textId="3BEE7559"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Cut the esophagus</w:t>
      </w:r>
      <w:r w:rsidR="00116E11" w:rsidRPr="000F2423">
        <w:rPr>
          <w:rFonts w:ascii="Calibri" w:hAnsi="Calibri" w:cs="Calibri"/>
          <w:sz w:val="24"/>
          <w:szCs w:val="24"/>
        </w:rPr>
        <w:t>,</w:t>
      </w:r>
      <w:r w:rsidRPr="000F2423">
        <w:rPr>
          <w:rFonts w:ascii="Calibri" w:hAnsi="Calibri" w:cs="Calibri"/>
          <w:sz w:val="24"/>
          <w:szCs w:val="24"/>
        </w:rPr>
        <w:t xml:space="preserve"> duodenum</w:t>
      </w:r>
      <w:r w:rsidR="00116E11" w:rsidRPr="000F2423">
        <w:rPr>
          <w:rFonts w:ascii="Calibri" w:hAnsi="Calibri" w:cs="Calibri"/>
          <w:sz w:val="24"/>
          <w:szCs w:val="24"/>
        </w:rPr>
        <w:t>, and the ventral and dorsal mesogastria</w:t>
      </w:r>
      <w:r w:rsidRPr="000F2423">
        <w:rPr>
          <w:rFonts w:ascii="Calibri" w:hAnsi="Calibri" w:cs="Calibri"/>
          <w:sz w:val="24"/>
          <w:szCs w:val="24"/>
        </w:rPr>
        <w:t xml:space="preserve"> to remove the stomach.</w:t>
      </w:r>
    </w:p>
    <w:p w14:paraId="2BE9D2AA"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0D343C19" w14:textId="77777777"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Place the stomach in a silicone-coated dish containing cold phosphate-buffered saline (PBS). Pin the esophagus, fundus, corpus, and duodenum to serve as orientation references (</w:t>
      </w:r>
      <w:r w:rsidRPr="000F2423">
        <w:rPr>
          <w:rFonts w:ascii="Calibri" w:hAnsi="Calibri" w:cs="Calibri"/>
          <w:b/>
          <w:bCs/>
          <w:sz w:val="24"/>
          <w:szCs w:val="24"/>
        </w:rPr>
        <w:t>Figure 1A</w:t>
      </w:r>
      <w:r w:rsidRPr="000F2423">
        <w:rPr>
          <w:rFonts w:ascii="Calibri" w:hAnsi="Calibri" w:cs="Calibri"/>
          <w:sz w:val="24"/>
          <w:szCs w:val="24"/>
        </w:rPr>
        <w:t xml:space="preserve">). The cutting direction is indicated by a red dashed line in </w:t>
      </w:r>
      <w:r w:rsidRPr="000F2423">
        <w:rPr>
          <w:rFonts w:ascii="Calibri" w:hAnsi="Calibri" w:cs="Calibri"/>
          <w:b/>
          <w:bCs/>
          <w:sz w:val="24"/>
          <w:szCs w:val="24"/>
        </w:rPr>
        <w:t>Figure 1A</w:t>
      </w:r>
      <w:r w:rsidRPr="000F2423">
        <w:rPr>
          <w:rFonts w:ascii="Calibri" w:hAnsi="Calibri" w:cs="Calibri"/>
          <w:sz w:val="24"/>
          <w:szCs w:val="24"/>
        </w:rPr>
        <w:t>.</w:t>
      </w:r>
    </w:p>
    <w:p w14:paraId="39567A14"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27F235DE" w14:textId="77777777"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Carefully remove any attached fat using dowel scissors and forceps.</w:t>
      </w:r>
    </w:p>
    <w:p w14:paraId="738E55D4"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120954A0" w14:textId="4618A64E"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lastRenderedPageBreak/>
        <w:t xml:space="preserve">Cut along the </w:t>
      </w:r>
      <w:r w:rsidR="00116E11" w:rsidRPr="000F2423">
        <w:rPr>
          <w:rFonts w:ascii="Calibri" w:hAnsi="Calibri" w:cs="Calibri"/>
          <w:sz w:val="24"/>
          <w:szCs w:val="24"/>
        </w:rPr>
        <w:t xml:space="preserve">ventral mesentery </w:t>
      </w:r>
      <w:r w:rsidRPr="000F2423">
        <w:rPr>
          <w:rFonts w:ascii="Calibri" w:hAnsi="Calibri" w:cs="Calibri"/>
          <w:sz w:val="24"/>
          <w:szCs w:val="24"/>
        </w:rPr>
        <w:t xml:space="preserve">of the duodenum </w:t>
      </w:r>
      <w:r w:rsidR="00116E11" w:rsidRPr="000F2423">
        <w:rPr>
          <w:rFonts w:ascii="Calibri" w:hAnsi="Calibri" w:cs="Calibri"/>
          <w:sz w:val="24"/>
          <w:szCs w:val="24"/>
        </w:rPr>
        <w:t xml:space="preserve">and the </w:t>
      </w:r>
      <w:r w:rsidR="00422560" w:rsidRPr="000F2423">
        <w:rPr>
          <w:rFonts w:ascii="Calibri" w:hAnsi="Calibri" w:cs="Calibri"/>
          <w:sz w:val="24"/>
          <w:szCs w:val="24"/>
        </w:rPr>
        <w:t xml:space="preserve">stomach </w:t>
      </w:r>
      <w:r w:rsidRPr="000F2423">
        <w:rPr>
          <w:rFonts w:ascii="Calibri" w:hAnsi="Calibri" w:cs="Calibri"/>
          <w:sz w:val="24"/>
          <w:szCs w:val="24"/>
        </w:rPr>
        <w:t>up to the pin at the corpus, then gently flatten the tissue (</w:t>
      </w:r>
      <w:r w:rsidRPr="000F2423">
        <w:rPr>
          <w:rFonts w:ascii="Calibri" w:hAnsi="Calibri" w:cs="Calibri"/>
          <w:b/>
          <w:bCs/>
          <w:sz w:val="24"/>
          <w:szCs w:val="24"/>
        </w:rPr>
        <w:t>Figure 1B</w:t>
      </w:r>
      <w:r w:rsidRPr="000F2423">
        <w:rPr>
          <w:rFonts w:ascii="Calibri" w:hAnsi="Calibri" w:cs="Calibri"/>
          <w:sz w:val="24"/>
          <w:szCs w:val="24"/>
        </w:rPr>
        <w:t>).</w:t>
      </w:r>
    </w:p>
    <w:p w14:paraId="48FE2BE6"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0B0042D6" w14:textId="0E66C552"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Use a transfer pipette filled with PBS to flush out any residual food from the </w:t>
      </w:r>
      <w:r w:rsidR="00F46806" w:rsidRPr="000F2423">
        <w:rPr>
          <w:rFonts w:ascii="Calibri" w:hAnsi="Calibri" w:cs="Calibri"/>
          <w:sz w:val="24"/>
          <w:szCs w:val="24"/>
        </w:rPr>
        <w:t xml:space="preserve">gastric </w:t>
      </w:r>
      <w:r w:rsidRPr="000F2423">
        <w:rPr>
          <w:rFonts w:ascii="Calibri" w:hAnsi="Calibri" w:cs="Calibri"/>
          <w:sz w:val="24"/>
          <w:szCs w:val="24"/>
        </w:rPr>
        <w:t>lumen.</w:t>
      </w:r>
    </w:p>
    <w:p w14:paraId="3624BCD7"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3A56D25B" w14:textId="77777777" w:rsidR="00D32717"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Gently stretch the opened stomach to achieve a flat orientation (</w:t>
      </w:r>
      <w:r w:rsidRPr="000F2423">
        <w:rPr>
          <w:rFonts w:ascii="Calibri" w:hAnsi="Calibri" w:cs="Calibri"/>
          <w:b/>
          <w:bCs/>
          <w:sz w:val="24"/>
          <w:szCs w:val="24"/>
        </w:rPr>
        <w:t>Figure 1C</w:t>
      </w:r>
      <w:r w:rsidRPr="000F2423">
        <w:rPr>
          <w:rFonts w:ascii="Calibri" w:hAnsi="Calibri" w:cs="Calibri"/>
          <w:sz w:val="24"/>
          <w:szCs w:val="24"/>
        </w:rPr>
        <w:t>).</w:t>
      </w:r>
    </w:p>
    <w:p w14:paraId="23EA0F4E" w14:textId="26614DA5" w:rsidR="00D32717" w:rsidRPr="000F2423" w:rsidRDefault="00503BDE" w:rsidP="000F2423">
      <w:pPr>
        <w:pStyle w:val="ListParagraph"/>
        <w:spacing w:after="0" w:line="240" w:lineRule="auto"/>
        <w:ind w:left="0"/>
        <w:jc w:val="both"/>
        <w:rPr>
          <w:rFonts w:ascii="Calibri" w:hAnsi="Calibri" w:cs="Calibri"/>
          <w:sz w:val="24"/>
          <w:szCs w:val="24"/>
        </w:rPr>
      </w:pPr>
      <w:r w:rsidRPr="000F2423">
        <w:rPr>
          <w:rFonts w:ascii="Calibri" w:hAnsi="Calibri" w:cs="Calibri"/>
          <w:sz w:val="24"/>
          <w:szCs w:val="24"/>
        </w:rPr>
        <w:br/>
      </w:r>
      <w:r w:rsidR="00594591" w:rsidRPr="000F2423">
        <w:rPr>
          <w:rFonts w:ascii="Calibri" w:hAnsi="Calibri" w:cs="Calibri"/>
          <w:sz w:val="24"/>
          <w:szCs w:val="24"/>
        </w:rPr>
        <w:t xml:space="preserve">CAUTION: </w:t>
      </w:r>
      <w:r w:rsidRPr="000F2423">
        <w:rPr>
          <w:rFonts w:ascii="Calibri" w:hAnsi="Calibri" w:cs="Calibri"/>
          <w:sz w:val="24"/>
          <w:szCs w:val="24"/>
        </w:rPr>
        <w:t>Avoid overstretching (i.e., more than 110% of the original dimensions) to preserve tissue architecture.</w:t>
      </w:r>
    </w:p>
    <w:p w14:paraId="5E86725B"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34C353A4" w14:textId="5B1A4E6B"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Immerse the stomach in cold 4% PFA for 2 min to lightly fix the tissue and facilitate rolling.</w:t>
      </w:r>
    </w:p>
    <w:p w14:paraId="51ABE50F"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446C923F" w14:textId="77777777"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Pin the tissue flat again after the brief fixation.</w:t>
      </w:r>
    </w:p>
    <w:p w14:paraId="018560B2"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1433424C" w14:textId="5FF49F4D"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Trim the stomach along the dashed outline to create a uniform shape suitable for rolling</w:t>
      </w:r>
      <w:r w:rsidR="00554829" w:rsidRPr="000F2423">
        <w:rPr>
          <w:rFonts w:ascii="Calibri" w:hAnsi="Calibri" w:cs="Calibri"/>
          <w:sz w:val="24"/>
          <w:szCs w:val="24"/>
        </w:rPr>
        <w:t xml:space="preserve"> (</w:t>
      </w:r>
      <w:r w:rsidR="00554829" w:rsidRPr="000F2423">
        <w:rPr>
          <w:rFonts w:ascii="Calibri" w:hAnsi="Calibri" w:cs="Calibri"/>
          <w:b/>
          <w:bCs/>
          <w:sz w:val="24"/>
          <w:szCs w:val="24"/>
        </w:rPr>
        <w:t>Figure 1C</w:t>
      </w:r>
      <w:r w:rsidR="00554829" w:rsidRPr="000F2423">
        <w:rPr>
          <w:rFonts w:ascii="Calibri" w:hAnsi="Calibri" w:cs="Calibri"/>
          <w:sz w:val="24"/>
          <w:szCs w:val="24"/>
        </w:rPr>
        <w:t>)</w:t>
      </w:r>
      <w:r w:rsidRPr="000F2423">
        <w:rPr>
          <w:rFonts w:ascii="Calibri" w:hAnsi="Calibri" w:cs="Calibri"/>
          <w:sz w:val="24"/>
          <w:szCs w:val="24"/>
        </w:rPr>
        <w:t>.</w:t>
      </w:r>
    </w:p>
    <w:p w14:paraId="6A796131"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0D83150F" w14:textId="77777777"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Place the trimmed gastric tissue on PBS-moistened filter paper (</w:t>
      </w:r>
      <w:r w:rsidRPr="000F2423">
        <w:rPr>
          <w:rFonts w:ascii="Calibri" w:hAnsi="Calibri" w:cs="Calibri"/>
          <w:b/>
          <w:bCs/>
          <w:sz w:val="24"/>
          <w:szCs w:val="24"/>
        </w:rPr>
        <w:t>Figure 1D</w:t>
      </w:r>
      <w:r w:rsidRPr="000F2423">
        <w:rPr>
          <w:rFonts w:ascii="Calibri" w:hAnsi="Calibri" w:cs="Calibri"/>
          <w:sz w:val="24"/>
          <w:szCs w:val="24"/>
        </w:rPr>
        <w:t>).</w:t>
      </w:r>
    </w:p>
    <w:p w14:paraId="77A337DC"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3D131C1B" w14:textId="77777777" w:rsidR="00D32717"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Roll the tissue into a Swiss roll configuration and secure it by inserting a toothpick through the center.</w:t>
      </w:r>
    </w:p>
    <w:p w14:paraId="6D1365D4" w14:textId="0E03CA5B" w:rsidR="00684A06" w:rsidRPr="000F2423" w:rsidRDefault="00503BDE" w:rsidP="000F2423">
      <w:pPr>
        <w:pStyle w:val="ListParagraph"/>
        <w:spacing w:after="0" w:line="240" w:lineRule="auto"/>
        <w:ind w:left="0"/>
        <w:jc w:val="both"/>
        <w:rPr>
          <w:rFonts w:ascii="Calibri" w:hAnsi="Calibri" w:cs="Calibri"/>
          <w:sz w:val="24"/>
          <w:szCs w:val="24"/>
        </w:rPr>
      </w:pPr>
      <w:r w:rsidRPr="000F2423">
        <w:rPr>
          <w:rFonts w:ascii="Calibri" w:hAnsi="Calibri" w:cs="Calibri"/>
          <w:sz w:val="24"/>
          <w:szCs w:val="24"/>
        </w:rPr>
        <w:br/>
      </w:r>
      <w:r w:rsidR="00594591" w:rsidRPr="000F2423">
        <w:rPr>
          <w:rFonts w:ascii="Calibri" w:hAnsi="Calibri" w:cs="Calibri"/>
          <w:sz w:val="24"/>
          <w:szCs w:val="24"/>
        </w:rPr>
        <w:t xml:space="preserve">CAUTION: </w:t>
      </w:r>
      <w:r w:rsidRPr="000F2423">
        <w:rPr>
          <w:rFonts w:ascii="Calibri" w:hAnsi="Calibri" w:cs="Calibri"/>
          <w:sz w:val="24"/>
          <w:szCs w:val="24"/>
        </w:rPr>
        <w:t>Ensure the mucosal side is facing upward</w:t>
      </w:r>
      <w:r w:rsidR="00684A06" w:rsidRPr="000F2423">
        <w:rPr>
          <w:rFonts w:ascii="Calibri" w:hAnsi="Calibri" w:cs="Calibri"/>
          <w:sz w:val="24"/>
          <w:szCs w:val="24"/>
        </w:rPr>
        <w:t xml:space="preserve"> during the rolling process</w:t>
      </w:r>
      <w:r w:rsidRPr="000F2423">
        <w:rPr>
          <w:rFonts w:ascii="Calibri" w:hAnsi="Calibri" w:cs="Calibri"/>
          <w:sz w:val="24"/>
          <w:szCs w:val="24"/>
        </w:rPr>
        <w:t>. Hold the duodenal end with forceps in one hand while guiding the toothpick with the other, following minor modifications of published methods.</w:t>
      </w:r>
    </w:p>
    <w:p w14:paraId="0B0DACE0"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3758215A" w14:textId="0F7AF102" w:rsidR="00503BDE" w:rsidRPr="000F2423" w:rsidRDefault="00684A06"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Once rolled, i</w:t>
      </w:r>
      <w:r w:rsidR="00503BDE" w:rsidRPr="000F2423">
        <w:rPr>
          <w:rFonts w:ascii="Calibri" w:hAnsi="Calibri" w:cs="Calibri"/>
          <w:sz w:val="24"/>
          <w:szCs w:val="24"/>
        </w:rPr>
        <w:t>nsert a 30</w:t>
      </w:r>
      <w:r w:rsidR="00BB3065" w:rsidRPr="000F2423">
        <w:rPr>
          <w:rFonts w:ascii="Calibri" w:hAnsi="Calibri" w:cs="Calibri"/>
          <w:sz w:val="24"/>
          <w:szCs w:val="24"/>
        </w:rPr>
        <w:t>-</w:t>
      </w:r>
      <w:r w:rsidR="00503BDE" w:rsidRPr="000F2423">
        <w:rPr>
          <w:rFonts w:ascii="Calibri" w:hAnsi="Calibri" w:cs="Calibri"/>
          <w:sz w:val="24"/>
          <w:szCs w:val="24"/>
        </w:rPr>
        <w:t xml:space="preserve">G needle </w:t>
      </w:r>
      <w:r w:rsidRPr="000F2423">
        <w:rPr>
          <w:rFonts w:ascii="Calibri" w:hAnsi="Calibri" w:cs="Calibri"/>
          <w:sz w:val="24"/>
          <w:szCs w:val="24"/>
        </w:rPr>
        <w:t xml:space="preserve">to secure its shape </w:t>
      </w:r>
      <w:r w:rsidR="00503BDE" w:rsidRPr="000F2423">
        <w:rPr>
          <w:rFonts w:ascii="Calibri" w:hAnsi="Calibri" w:cs="Calibri"/>
          <w:sz w:val="24"/>
          <w:szCs w:val="24"/>
        </w:rPr>
        <w:t xml:space="preserve">and </w:t>
      </w:r>
      <w:r w:rsidR="00BB3065" w:rsidRPr="000F2423">
        <w:rPr>
          <w:rFonts w:ascii="Calibri" w:hAnsi="Calibri" w:cs="Calibri"/>
          <w:sz w:val="24"/>
          <w:szCs w:val="24"/>
        </w:rPr>
        <w:t xml:space="preserve">bend it at a </w:t>
      </w:r>
      <w:r w:rsidR="00367313" w:rsidRPr="000F2423">
        <w:rPr>
          <w:rFonts w:ascii="Calibri" w:hAnsi="Calibri" w:cs="Calibri"/>
          <w:sz w:val="24"/>
          <w:szCs w:val="24"/>
        </w:rPr>
        <w:t>90</w:t>
      </w:r>
      <w:r w:rsidR="00BB3065" w:rsidRPr="000F2423">
        <w:rPr>
          <w:rFonts w:ascii="Calibri" w:hAnsi="Calibri" w:cs="Calibri"/>
          <w:sz w:val="24"/>
          <w:szCs w:val="24"/>
        </w:rPr>
        <w:t>° angle</w:t>
      </w:r>
      <w:r w:rsidR="00503BDE" w:rsidRPr="000F2423">
        <w:rPr>
          <w:rFonts w:ascii="Calibri" w:hAnsi="Calibri" w:cs="Calibri"/>
          <w:sz w:val="24"/>
          <w:szCs w:val="24"/>
        </w:rPr>
        <w:t xml:space="preserve"> to stabilize the rolled stomach (</w:t>
      </w:r>
      <w:r w:rsidR="00503BDE" w:rsidRPr="000F2423">
        <w:rPr>
          <w:rFonts w:ascii="Calibri" w:hAnsi="Calibri" w:cs="Calibri"/>
          <w:b/>
          <w:bCs/>
          <w:sz w:val="24"/>
          <w:szCs w:val="24"/>
        </w:rPr>
        <w:t>Figure 1E</w:t>
      </w:r>
      <w:r w:rsidR="00503BDE" w:rsidRPr="000F2423">
        <w:rPr>
          <w:rFonts w:ascii="Calibri" w:hAnsi="Calibri" w:cs="Calibri"/>
          <w:sz w:val="24"/>
          <w:szCs w:val="24"/>
        </w:rPr>
        <w:t>).</w:t>
      </w:r>
    </w:p>
    <w:p w14:paraId="07526C1C"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4B045BED" w14:textId="5104D055"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Fix the rolled tissue in 4% PFA at 4</w:t>
      </w:r>
      <w:r w:rsidR="00A134C3" w:rsidRPr="000F2423">
        <w:rPr>
          <w:rFonts w:ascii="Calibri" w:hAnsi="Calibri" w:cs="Calibri"/>
          <w:sz w:val="24"/>
          <w:szCs w:val="24"/>
        </w:rPr>
        <w:t xml:space="preserve"> </w:t>
      </w:r>
      <w:r w:rsidRPr="000F2423">
        <w:rPr>
          <w:rFonts w:ascii="Calibri" w:hAnsi="Calibri" w:cs="Calibri"/>
          <w:sz w:val="24"/>
          <w:szCs w:val="24"/>
        </w:rPr>
        <w:t>°C for 6 h.</w:t>
      </w:r>
    </w:p>
    <w:p w14:paraId="6E8268B6"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014771F6" w14:textId="2ABA3569"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Transfer the fixed tissue to 30% sucrose in PBS and incubate at 4</w:t>
      </w:r>
      <w:r w:rsidR="00A134C3" w:rsidRPr="000F2423">
        <w:rPr>
          <w:rFonts w:ascii="Calibri" w:hAnsi="Calibri" w:cs="Calibri"/>
          <w:sz w:val="24"/>
          <w:szCs w:val="24"/>
        </w:rPr>
        <w:t xml:space="preserve"> </w:t>
      </w:r>
      <w:r w:rsidRPr="000F2423">
        <w:rPr>
          <w:rFonts w:ascii="Calibri" w:hAnsi="Calibri" w:cs="Calibri"/>
          <w:sz w:val="24"/>
          <w:szCs w:val="24"/>
        </w:rPr>
        <w:t>°C for 12</w:t>
      </w:r>
      <w:r w:rsidR="00594591" w:rsidRPr="000F2423">
        <w:rPr>
          <w:rFonts w:ascii="Calibri" w:hAnsi="Calibri" w:cs="Calibri"/>
          <w:sz w:val="24"/>
          <w:szCs w:val="24"/>
        </w:rPr>
        <w:t>–</w:t>
      </w:r>
      <w:r w:rsidRPr="000F2423">
        <w:rPr>
          <w:rFonts w:ascii="Calibri" w:hAnsi="Calibri" w:cs="Calibri"/>
          <w:sz w:val="24"/>
          <w:szCs w:val="24"/>
        </w:rPr>
        <w:t>16 h for cryoprotection and prevention of ice crystal formation.</w:t>
      </w:r>
    </w:p>
    <w:p w14:paraId="050D5D56"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2CEB9C32" w14:textId="41BF3B63" w:rsidR="00503BDE" w:rsidRPr="000F2423" w:rsidRDefault="00593EE4"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G</w:t>
      </w:r>
      <w:r w:rsidR="00503BDE" w:rsidRPr="000F2423">
        <w:rPr>
          <w:rFonts w:ascii="Calibri" w:hAnsi="Calibri" w:cs="Calibri"/>
          <w:sz w:val="24"/>
          <w:szCs w:val="24"/>
        </w:rPr>
        <w:t>ently remove the stabilizing needle.</w:t>
      </w:r>
    </w:p>
    <w:p w14:paraId="655C9151"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65D3FBFC" w14:textId="74CD3E72"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Embed the tissue in</w:t>
      </w:r>
      <w:r w:rsidR="00593EE4" w:rsidRPr="000F2423">
        <w:rPr>
          <w:rFonts w:ascii="Calibri" w:hAnsi="Calibri" w:cs="Calibri"/>
          <w:sz w:val="24"/>
          <w:szCs w:val="24"/>
        </w:rPr>
        <w:t xml:space="preserve"> optimal cutting temperature (O.C.T.)</w:t>
      </w:r>
      <w:r w:rsidRPr="000F2423">
        <w:rPr>
          <w:rFonts w:ascii="Calibri" w:hAnsi="Calibri" w:cs="Calibri"/>
          <w:sz w:val="24"/>
          <w:szCs w:val="24"/>
        </w:rPr>
        <w:t xml:space="preserve"> compound using</w:t>
      </w:r>
      <w:r w:rsidR="00A134C3" w:rsidRPr="000F2423">
        <w:rPr>
          <w:rFonts w:ascii="Calibri" w:hAnsi="Calibri" w:cs="Calibri"/>
          <w:sz w:val="24"/>
          <w:szCs w:val="24"/>
        </w:rPr>
        <w:t xml:space="preserve"> </w:t>
      </w:r>
      <w:r w:rsidRPr="000F2423">
        <w:rPr>
          <w:rFonts w:ascii="Calibri" w:hAnsi="Calibri" w:cs="Calibri"/>
          <w:sz w:val="24"/>
          <w:szCs w:val="24"/>
        </w:rPr>
        <w:t>disposable base molds, then freeze on dry ice (</w:t>
      </w:r>
      <w:r w:rsidRPr="000F2423">
        <w:rPr>
          <w:rFonts w:ascii="Calibri" w:hAnsi="Calibri" w:cs="Calibri"/>
          <w:b/>
          <w:bCs/>
          <w:sz w:val="24"/>
          <w:szCs w:val="24"/>
        </w:rPr>
        <w:t>Figure 1F</w:t>
      </w:r>
      <w:r w:rsidRPr="000F2423">
        <w:rPr>
          <w:rFonts w:ascii="Calibri" w:hAnsi="Calibri" w:cs="Calibri"/>
          <w:sz w:val="24"/>
          <w:szCs w:val="24"/>
        </w:rPr>
        <w:t>).</w:t>
      </w:r>
      <w:r w:rsidR="00593EE4" w:rsidRPr="000F2423">
        <w:rPr>
          <w:rFonts w:ascii="Calibri" w:hAnsi="Calibri" w:cs="Calibri"/>
          <w:sz w:val="24"/>
          <w:szCs w:val="24"/>
        </w:rPr>
        <w:t xml:space="preserve"> </w:t>
      </w:r>
    </w:p>
    <w:p w14:paraId="176C3B13"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7AC02FA5" w14:textId="77777777" w:rsidR="00D32717"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Once fully frozen, store the mold at -80 °C.</w:t>
      </w:r>
    </w:p>
    <w:p w14:paraId="1076E561" w14:textId="1F2F75A5" w:rsidR="00503BDE" w:rsidRPr="000F2423" w:rsidRDefault="00503BDE" w:rsidP="000F2423">
      <w:pPr>
        <w:pStyle w:val="ListParagraph"/>
        <w:spacing w:after="0" w:line="240" w:lineRule="auto"/>
        <w:ind w:left="0"/>
        <w:jc w:val="both"/>
        <w:rPr>
          <w:rFonts w:ascii="Calibri" w:hAnsi="Calibri" w:cs="Calibri"/>
          <w:sz w:val="24"/>
          <w:szCs w:val="24"/>
        </w:rPr>
      </w:pPr>
      <w:r w:rsidRPr="000F2423">
        <w:rPr>
          <w:rFonts w:ascii="Calibri" w:hAnsi="Calibri" w:cs="Calibri"/>
          <w:sz w:val="24"/>
          <w:szCs w:val="24"/>
        </w:rPr>
        <w:br/>
      </w:r>
      <w:r w:rsidR="00594591" w:rsidRPr="000F2423">
        <w:rPr>
          <w:rFonts w:ascii="Calibri" w:hAnsi="Calibri" w:cs="Calibri"/>
          <w:sz w:val="24"/>
          <w:szCs w:val="24"/>
        </w:rPr>
        <w:t>CAUTION:</w:t>
      </w:r>
      <w:r w:rsidR="00594591" w:rsidRPr="000F2423">
        <w:rPr>
          <w:rFonts w:ascii="Calibri" w:hAnsi="Calibri" w:cs="Calibri"/>
          <w:b/>
          <w:bCs/>
          <w:sz w:val="24"/>
          <w:szCs w:val="24"/>
        </w:rPr>
        <w:t xml:space="preserve"> </w:t>
      </w:r>
      <w:r w:rsidRPr="000F2423">
        <w:rPr>
          <w:rFonts w:ascii="Calibri" w:hAnsi="Calibri" w:cs="Calibri"/>
          <w:sz w:val="24"/>
          <w:szCs w:val="24"/>
        </w:rPr>
        <w:t xml:space="preserve">Avoid air bubbles in the O.C.T., especially around the tissue, as they interfere with sectioning. Tissue blocks can be stored at </w:t>
      </w:r>
      <w:r w:rsidR="004B7A4A" w:rsidRPr="000F2423">
        <w:rPr>
          <w:rFonts w:ascii="Calibri" w:hAnsi="Calibri" w:cs="Calibri"/>
          <w:sz w:val="24"/>
          <w:szCs w:val="24"/>
        </w:rPr>
        <w:t>-</w:t>
      </w:r>
      <w:r w:rsidRPr="000F2423">
        <w:rPr>
          <w:rFonts w:ascii="Calibri" w:hAnsi="Calibri" w:cs="Calibri"/>
          <w:sz w:val="24"/>
          <w:szCs w:val="24"/>
        </w:rPr>
        <w:t>80</w:t>
      </w:r>
      <w:r w:rsidR="001A618C" w:rsidRPr="000F2423">
        <w:rPr>
          <w:rFonts w:ascii="Calibri" w:hAnsi="Calibri" w:cs="Calibri"/>
          <w:sz w:val="24"/>
          <w:szCs w:val="24"/>
        </w:rPr>
        <w:t xml:space="preserve"> </w:t>
      </w:r>
      <w:r w:rsidRPr="000F2423">
        <w:rPr>
          <w:rFonts w:ascii="Calibri" w:hAnsi="Calibri" w:cs="Calibri"/>
          <w:sz w:val="24"/>
          <w:szCs w:val="24"/>
        </w:rPr>
        <w:t>°C for at least one year.</w:t>
      </w:r>
    </w:p>
    <w:p w14:paraId="4F992F52"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3C4A688B" w14:textId="2FAACD70" w:rsidR="00503BDE"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lastRenderedPageBreak/>
        <w:t xml:space="preserve">Before sectioning, equilibrate the block at </w:t>
      </w:r>
      <w:r w:rsidR="004B7A4A" w:rsidRPr="000F2423">
        <w:rPr>
          <w:rFonts w:ascii="Calibri" w:hAnsi="Calibri" w:cs="Calibri"/>
          <w:sz w:val="24"/>
          <w:szCs w:val="24"/>
        </w:rPr>
        <w:t>-</w:t>
      </w:r>
      <w:r w:rsidRPr="000F2423">
        <w:rPr>
          <w:rFonts w:ascii="Calibri" w:hAnsi="Calibri" w:cs="Calibri"/>
          <w:sz w:val="24"/>
          <w:szCs w:val="24"/>
        </w:rPr>
        <w:t>20</w:t>
      </w:r>
      <w:r w:rsidR="0048244B" w:rsidRPr="000F2423">
        <w:rPr>
          <w:rFonts w:ascii="Calibri" w:hAnsi="Calibri" w:cs="Calibri"/>
          <w:sz w:val="24"/>
          <w:szCs w:val="24"/>
        </w:rPr>
        <w:t xml:space="preserve"> </w:t>
      </w:r>
      <w:r w:rsidRPr="000F2423">
        <w:rPr>
          <w:rFonts w:ascii="Calibri" w:hAnsi="Calibri" w:cs="Calibri"/>
          <w:sz w:val="24"/>
          <w:szCs w:val="24"/>
        </w:rPr>
        <w:t>°C for at least 1 h.</w:t>
      </w:r>
    </w:p>
    <w:p w14:paraId="4CE7200A" w14:textId="77777777" w:rsidR="00D32717" w:rsidRPr="000F2423" w:rsidRDefault="00D32717" w:rsidP="000F2423">
      <w:pPr>
        <w:pStyle w:val="ListParagraph"/>
        <w:spacing w:after="0" w:line="240" w:lineRule="auto"/>
        <w:ind w:left="0"/>
        <w:jc w:val="both"/>
        <w:rPr>
          <w:rFonts w:ascii="Calibri" w:hAnsi="Calibri" w:cs="Calibri"/>
          <w:sz w:val="24"/>
          <w:szCs w:val="24"/>
        </w:rPr>
      </w:pPr>
    </w:p>
    <w:p w14:paraId="5ED6BB2C" w14:textId="77777777" w:rsidR="008522BF" w:rsidRPr="000F2423" w:rsidRDefault="00503BDE" w:rsidP="000F2423">
      <w:pPr>
        <w:pStyle w:val="ListParagraph"/>
        <w:numPr>
          <w:ilvl w:val="1"/>
          <w:numId w:val="30"/>
        </w:numPr>
        <w:spacing w:after="0" w:line="240" w:lineRule="auto"/>
        <w:ind w:left="0" w:firstLine="0"/>
        <w:jc w:val="both"/>
        <w:rPr>
          <w:rFonts w:ascii="Calibri" w:hAnsi="Calibri" w:cs="Calibri"/>
          <w:sz w:val="24"/>
          <w:szCs w:val="24"/>
        </w:rPr>
      </w:pPr>
      <w:r w:rsidRPr="000F2423">
        <w:rPr>
          <w:rFonts w:ascii="Calibri" w:hAnsi="Calibri" w:cs="Calibri"/>
          <w:sz w:val="24"/>
          <w:szCs w:val="24"/>
        </w:rPr>
        <w:t>Section the tissue at 5</w:t>
      </w:r>
      <w:r w:rsidR="00065A61" w:rsidRPr="000F2423">
        <w:rPr>
          <w:rFonts w:ascii="Calibri" w:hAnsi="Calibri" w:cs="Calibri"/>
          <w:sz w:val="24"/>
          <w:szCs w:val="24"/>
        </w:rPr>
        <w:t>-</w:t>
      </w:r>
      <w:r w:rsidRPr="000F2423">
        <w:rPr>
          <w:rFonts w:ascii="Calibri" w:hAnsi="Calibri" w:cs="Calibri"/>
          <w:sz w:val="24"/>
          <w:szCs w:val="24"/>
        </w:rPr>
        <w:t>μm thickness using a cryostat.</w:t>
      </w:r>
    </w:p>
    <w:p w14:paraId="17DF17E1" w14:textId="2CC3D4D2" w:rsidR="008522BF" w:rsidRPr="000F2423" w:rsidRDefault="00503BDE" w:rsidP="000F2423">
      <w:pPr>
        <w:pStyle w:val="ListParagraph"/>
        <w:spacing w:after="0" w:line="240" w:lineRule="auto"/>
        <w:ind w:left="0"/>
        <w:jc w:val="both"/>
        <w:rPr>
          <w:rFonts w:ascii="Calibri" w:hAnsi="Calibri" w:cs="Calibri"/>
          <w:sz w:val="24"/>
          <w:szCs w:val="24"/>
        </w:rPr>
      </w:pPr>
      <w:r w:rsidRPr="000F2423">
        <w:rPr>
          <w:rFonts w:ascii="Calibri" w:hAnsi="Calibri" w:cs="Calibri"/>
          <w:sz w:val="24"/>
          <w:szCs w:val="24"/>
        </w:rPr>
        <w:br/>
      </w:r>
      <w:r w:rsidR="0018547E" w:rsidRPr="000F2423">
        <w:rPr>
          <w:rFonts w:ascii="Calibri" w:hAnsi="Calibri" w:cs="Calibri"/>
          <w:sz w:val="24"/>
          <w:szCs w:val="24"/>
        </w:rPr>
        <w:t>CAUTION:</w:t>
      </w:r>
      <w:r w:rsidR="0018547E" w:rsidRPr="000F2423">
        <w:rPr>
          <w:rFonts w:ascii="Calibri" w:hAnsi="Calibri" w:cs="Calibri"/>
          <w:b/>
          <w:bCs/>
          <w:sz w:val="24"/>
          <w:szCs w:val="24"/>
        </w:rPr>
        <w:t xml:space="preserve"> </w:t>
      </w:r>
      <w:r w:rsidRPr="000F2423">
        <w:rPr>
          <w:rFonts w:ascii="Calibri" w:hAnsi="Calibri" w:cs="Calibri"/>
          <w:sz w:val="24"/>
          <w:szCs w:val="24"/>
        </w:rPr>
        <w:t>A thickness of 5</w:t>
      </w:r>
      <w:r w:rsidR="0018547E" w:rsidRPr="000F2423">
        <w:rPr>
          <w:rFonts w:ascii="Calibri" w:hAnsi="Calibri" w:cs="Calibri"/>
          <w:sz w:val="24"/>
          <w:szCs w:val="24"/>
        </w:rPr>
        <w:t>–</w:t>
      </w:r>
      <w:r w:rsidRPr="000F2423">
        <w:rPr>
          <w:rFonts w:ascii="Calibri" w:hAnsi="Calibri" w:cs="Calibri"/>
          <w:sz w:val="24"/>
          <w:szCs w:val="24"/>
        </w:rPr>
        <w:t>12 μm is generally suitable for murine gastric sections</w:t>
      </w:r>
      <w:r w:rsidR="005C2B6E" w:rsidRPr="000F2423">
        <w:rPr>
          <w:rFonts w:ascii="Calibri" w:hAnsi="Calibri" w:cs="Calibri"/>
          <w:sz w:val="24"/>
          <w:szCs w:val="24"/>
        </w:rPr>
        <w:fldChar w:fldCharType="begin">
          <w:fldData xml:space="preserve">PEVuZE5vdGU+PENpdGU+PEF1dGhvcj5IYXlhc2hpPC9BdXRob3I+PFllYXI+MjAxNTwvWWVhcj48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</w:fldData>
        </w:fldChar>
      </w:r>
      <w:r w:rsidR="00F46806" w:rsidRPr="000F2423">
        <w:rPr>
          <w:rFonts w:ascii="Calibri" w:hAnsi="Calibri" w:cs="Calibri"/>
          <w:sz w:val="24"/>
          <w:szCs w:val="24"/>
        </w:rPr>
        <w:instrText xml:space="preserve"> ADDIN EN.CITE </w:instrText>
      </w:r>
      <w:r w:rsidR="00F46806" w:rsidRPr="000F2423">
        <w:rPr>
          <w:rFonts w:ascii="Calibri" w:hAnsi="Calibri" w:cs="Calibri"/>
          <w:sz w:val="24"/>
          <w:szCs w:val="24"/>
        </w:rPr>
        <w:fldChar w:fldCharType="begin">
          <w:fldData xml:space="preserve">PEVuZE5vdGU+PENpdGU+PEF1dGhvcj5IYXlhc2hpPC9BdXRob3I+PFllYXI+MjAxNTwvWWVhcj48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</w:fldData>
        </w:fldChar>
      </w:r>
      <w:r w:rsidR="00F46806" w:rsidRPr="000F2423">
        <w:rPr>
          <w:rFonts w:ascii="Calibri" w:hAnsi="Calibri" w:cs="Calibri"/>
          <w:sz w:val="24"/>
          <w:szCs w:val="24"/>
        </w:rPr>
        <w:instrText xml:space="preserve"> ADDIN EN.CITE.DATA </w:instrText>
      </w:r>
      <w:r w:rsidR="00F46806" w:rsidRPr="000F2423">
        <w:rPr>
          <w:rFonts w:ascii="Calibri" w:hAnsi="Calibri" w:cs="Calibri"/>
          <w:sz w:val="24"/>
          <w:szCs w:val="24"/>
        </w:rPr>
      </w:r>
      <w:r w:rsidR="00F46806" w:rsidRPr="000F2423">
        <w:rPr>
          <w:rFonts w:ascii="Calibri" w:hAnsi="Calibri" w:cs="Calibri"/>
          <w:sz w:val="24"/>
          <w:szCs w:val="24"/>
        </w:rPr>
        <w:fldChar w:fldCharType="end"/>
      </w:r>
      <w:r w:rsidR="005C2B6E" w:rsidRPr="000F2423">
        <w:rPr>
          <w:rFonts w:ascii="Calibri" w:hAnsi="Calibri" w:cs="Calibri"/>
          <w:sz w:val="24"/>
          <w:szCs w:val="24"/>
        </w:rPr>
      </w:r>
      <w:r w:rsidR="005C2B6E" w:rsidRPr="000F2423">
        <w:rPr>
          <w:rFonts w:ascii="Calibri" w:hAnsi="Calibri" w:cs="Calibri"/>
          <w:sz w:val="24"/>
          <w:szCs w:val="24"/>
        </w:rPr>
        <w:fldChar w:fldCharType="separate"/>
      </w:r>
      <w:r w:rsidR="00F46806" w:rsidRPr="000F2423">
        <w:rPr>
          <w:rFonts w:ascii="Calibri" w:hAnsi="Calibri" w:cs="Calibri"/>
          <w:noProof/>
          <w:sz w:val="24"/>
          <w:szCs w:val="24"/>
          <w:vertAlign w:val="superscript"/>
        </w:rPr>
        <w:t>7,8</w:t>
      </w:r>
      <w:r w:rsidR="005C2B6E" w:rsidRPr="000F2423">
        <w:rPr>
          <w:rFonts w:ascii="Calibri" w:hAnsi="Calibri" w:cs="Calibri"/>
          <w:sz w:val="24"/>
          <w:szCs w:val="24"/>
        </w:rPr>
        <w:fldChar w:fldCharType="end"/>
      </w:r>
      <w:r w:rsidR="00A134C3" w:rsidRPr="000F2423">
        <w:rPr>
          <w:rFonts w:ascii="Calibri" w:hAnsi="Calibri" w:cs="Calibri"/>
          <w:sz w:val="24"/>
          <w:szCs w:val="24"/>
        </w:rPr>
        <w:t>,</w:t>
      </w:r>
      <w:r w:rsidRPr="000F2423">
        <w:rPr>
          <w:rFonts w:ascii="Calibri" w:hAnsi="Calibri" w:cs="Calibri"/>
          <w:sz w:val="24"/>
          <w:szCs w:val="24"/>
        </w:rPr>
        <w:t xml:space="preserve"> and can be adjusted based on experimental needs. Sections can be stored at –20</w:t>
      </w:r>
      <w:r w:rsidR="00A134C3" w:rsidRPr="000F2423">
        <w:rPr>
          <w:rFonts w:ascii="Calibri" w:hAnsi="Calibri" w:cs="Calibri"/>
          <w:sz w:val="24"/>
          <w:szCs w:val="24"/>
        </w:rPr>
        <w:t xml:space="preserve"> </w:t>
      </w:r>
      <w:r w:rsidRPr="000F2423">
        <w:rPr>
          <w:rFonts w:ascii="Calibri" w:hAnsi="Calibri" w:cs="Calibri"/>
          <w:sz w:val="24"/>
          <w:szCs w:val="24"/>
        </w:rPr>
        <w:t>°C for up to 3 months.</w:t>
      </w:r>
    </w:p>
    <w:p w14:paraId="217CDC32" w14:textId="77777777" w:rsidR="008522BF" w:rsidRPr="000F2423" w:rsidRDefault="008522BF" w:rsidP="000F2423">
      <w:pPr>
        <w:pStyle w:val="ListParagraph"/>
        <w:spacing w:after="0" w:line="240" w:lineRule="auto"/>
        <w:ind w:left="0"/>
        <w:jc w:val="both"/>
        <w:rPr>
          <w:rFonts w:ascii="Calibri" w:hAnsi="Calibri" w:cs="Calibri"/>
          <w:sz w:val="24"/>
          <w:szCs w:val="24"/>
        </w:rPr>
      </w:pPr>
    </w:p>
    <w:p w14:paraId="0C5F91C9" w14:textId="32495822" w:rsidR="00A134C3" w:rsidRPr="000F2423" w:rsidRDefault="00A134C3" w:rsidP="000F2423">
      <w:pPr>
        <w:rPr>
          <w:b/>
          <w:bCs/>
        </w:rPr>
      </w:pPr>
      <w:r w:rsidRPr="000F2423">
        <w:rPr>
          <w:b/>
          <w:bCs/>
        </w:rPr>
        <w:t xml:space="preserve">2. Immunofluorescent </w:t>
      </w:r>
      <w:r w:rsidR="0018547E" w:rsidRPr="000F2423">
        <w:rPr>
          <w:b/>
          <w:bCs/>
        </w:rPr>
        <w:t>staining of gastric muscle tissue</w:t>
      </w:r>
    </w:p>
    <w:p w14:paraId="5BEFE3A4" w14:textId="77777777" w:rsidR="009D07EC" w:rsidRPr="000F2423" w:rsidRDefault="009D07EC" w:rsidP="000F2423">
      <w:pPr>
        <w:rPr>
          <w:b/>
          <w:bCs/>
        </w:rPr>
      </w:pPr>
    </w:p>
    <w:p w14:paraId="75A6CADC" w14:textId="2D248DEF" w:rsidR="00A134C3"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Using a hydrophobic barrier pen, draw a water-repellent barrier around each tissue section on the microscope slide.</w:t>
      </w:r>
    </w:p>
    <w:p w14:paraId="2F142C9A"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64862D41" w14:textId="2B52EB15" w:rsidR="00A134C3"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Wash the sections with cold PBS for 5 min to dissolve residual O.C.T. compound.</w:t>
      </w:r>
    </w:p>
    <w:p w14:paraId="11D5C20A"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348CEFFD" w14:textId="257F495A" w:rsidR="00A134C3"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Block non-specific binding by incubating the sections with 1% bovine serum albumin (BSA) in PBS for 1 h at room temperature (RT; 21</w:t>
      </w:r>
      <w:r w:rsidR="0018547E" w:rsidRPr="000F2423">
        <w:rPr>
          <w:rFonts w:ascii="Calibri" w:hAnsi="Calibri" w:cs="Calibri"/>
          <w:sz w:val="24"/>
          <w:szCs w:val="24"/>
        </w:rPr>
        <w:t>–</w:t>
      </w:r>
      <w:r w:rsidRPr="000F2423">
        <w:rPr>
          <w:rFonts w:ascii="Calibri" w:hAnsi="Calibri" w:cs="Calibri"/>
          <w:sz w:val="24"/>
          <w:szCs w:val="24"/>
        </w:rPr>
        <w:t>23 °C).</w:t>
      </w:r>
    </w:p>
    <w:p w14:paraId="6DD057A2"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072989FC" w14:textId="02240A85" w:rsidR="00C150A9" w:rsidRPr="000F2423" w:rsidRDefault="00C150A9" w:rsidP="000F2423">
      <w:pPr>
        <w:pStyle w:val="ListParagraph"/>
        <w:numPr>
          <w:ilvl w:val="1"/>
          <w:numId w:val="31"/>
        </w:numPr>
        <w:spacing w:after="0" w:line="240" w:lineRule="auto"/>
        <w:ind w:left="0" w:firstLine="0"/>
        <w:jc w:val="both"/>
        <w:rPr>
          <w:rFonts w:ascii="Calibri" w:hAnsi="Calibri" w:cs="Calibri"/>
          <w:sz w:val="24"/>
          <w:szCs w:val="24"/>
        </w:rPr>
      </w:pPr>
      <w:bookmarkStart w:id="0" w:name="_Hlk211890560"/>
      <w:r w:rsidRPr="000F2423">
        <w:rPr>
          <w:rFonts w:ascii="Calibri" w:hAnsi="Calibri" w:cs="Calibri"/>
          <w:sz w:val="24"/>
          <w:szCs w:val="24"/>
        </w:rPr>
        <w:t>Remove the 1% BSA using suction, then wash the sections three times with cold PBS for 10 min each at RT</w:t>
      </w:r>
      <w:r w:rsidR="00611033" w:rsidRPr="000F2423">
        <w:rPr>
          <w:rFonts w:ascii="Calibri" w:hAnsi="Calibri" w:cs="Calibri"/>
          <w:sz w:val="24"/>
          <w:szCs w:val="24"/>
        </w:rPr>
        <w:t xml:space="preserve"> (21</w:t>
      </w:r>
      <w:r w:rsidR="0018547E" w:rsidRPr="000F2423">
        <w:rPr>
          <w:rFonts w:ascii="Calibri" w:hAnsi="Calibri" w:cs="Calibri"/>
          <w:sz w:val="24"/>
          <w:szCs w:val="24"/>
        </w:rPr>
        <w:t>–</w:t>
      </w:r>
      <w:r w:rsidR="00611033" w:rsidRPr="000F2423">
        <w:rPr>
          <w:rFonts w:ascii="Calibri" w:hAnsi="Calibri" w:cs="Calibri"/>
          <w:sz w:val="24"/>
          <w:szCs w:val="24"/>
        </w:rPr>
        <w:t>23 °C).</w:t>
      </w:r>
    </w:p>
    <w:p w14:paraId="0C55B07E"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6E1CEDE6" w14:textId="65CAD065" w:rsidR="00312E30" w:rsidRPr="000F2423" w:rsidRDefault="00312E30"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Further b</w:t>
      </w:r>
      <w:r w:rsidR="00C150A9" w:rsidRPr="000F2423">
        <w:rPr>
          <w:rFonts w:ascii="Calibri" w:hAnsi="Calibri" w:cs="Calibri"/>
          <w:sz w:val="24"/>
          <w:szCs w:val="24"/>
        </w:rPr>
        <w:t>lock non-specific binding by incubating the sections with</w:t>
      </w:r>
      <w:r w:rsidR="00611033" w:rsidRPr="000F2423">
        <w:rPr>
          <w:rFonts w:ascii="Calibri" w:hAnsi="Calibri" w:cs="Calibri"/>
          <w:sz w:val="24"/>
          <w:szCs w:val="24"/>
        </w:rPr>
        <w:t xml:space="preserve"> a mouse-on-mouse IgG blocking solution</w:t>
      </w:r>
      <w:r w:rsidR="00C150A9" w:rsidRPr="000F2423">
        <w:rPr>
          <w:rFonts w:ascii="Calibri" w:hAnsi="Calibri" w:cs="Calibri"/>
          <w:sz w:val="24"/>
          <w:szCs w:val="24"/>
        </w:rPr>
        <w:t xml:space="preserve"> in PBS for 1 h at</w:t>
      </w:r>
      <w:r w:rsidRPr="000F2423">
        <w:rPr>
          <w:rFonts w:ascii="Calibri" w:hAnsi="Calibri" w:cs="Calibri"/>
          <w:sz w:val="24"/>
          <w:szCs w:val="24"/>
        </w:rPr>
        <w:t xml:space="preserve"> </w:t>
      </w:r>
      <w:r w:rsidR="00C150A9" w:rsidRPr="000F2423">
        <w:rPr>
          <w:rFonts w:ascii="Calibri" w:hAnsi="Calibri" w:cs="Calibri"/>
          <w:sz w:val="24"/>
          <w:szCs w:val="24"/>
        </w:rPr>
        <w:t>RT</w:t>
      </w:r>
      <w:r w:rsidRPr="000F2423">
        <w:rPr>
          <w:rFonts w:ascii="Calibri" w:hAnsi="Calibri" w:cs="Calibri"/>
          <w:sz w:val="24"/>
          <w:szCs w:val="24"/>
        </w:rPr>
        <w:t xml:space="preserve"> (</w:t>
      </w:r>
      <w:r w:rsidR="00C150A9" w:rsidRPr="000F2423">
        <w:rPr>
          <w:rFonts w:ascii="Calibri" w:hAnsi="Calibri" w:cs="Calibri"/>
          <w:sz w:val="24"/>
          <w:szCs w:val="24"/>
        </w:rPr>
        <w:t>21</w:t>
      </w:r>
      <w:r w:rsidR="0018547E" w:rsidRPr="000F2423">
        <w:rPr>
          <w:rFonts w:ascii="Calibri" w:hAnsi="Calibri" w:cs="Calibri"/>
          <w:sz w:val="24"/>
          <w:szCs w:val="24"/>
        </w:rPr>
        <w:t>–</w:t>
      </w:r>
      <w:r w:rsidR="00C150A9" w:rsidRPr="000F2423">
        <w:rPr>
          <w:rFonts w:ascii="Calibri" w:hAnsi="Calibri" w:cs="Calibri"/>
          <w:sz w:val="24"/>
          <w:szCs w:val="24"/>
        </w:rPr>
        <w:t>23 °C)</w:t>
      </w:r>
      <w:r w:rsidRPr="000F2423">
        <w:rPr>
          <w:rFonts w:ascii="Calibri" w:hAnsi="Calibri" w:cs="Calibri"/>
          <w:sz w:val="24"/>
          <w:szCs w:val="24"/>
        </w:rPr>
        <w:t xml:space="preserve">, which reduces </w:t>
      </w:r>
      <w:r w:rsidR="004813F7" w:rsidRPr="000F2423">
        <w:rPr>
          <w:rFonts w:ascii="Calibri" w:hAnsi="Calibri" w:cs="Calibri"/>
          <w:sz w:val="24"/>
          <w:szCs w:val="24"/>
        </w:rPr>
        <w:t xml:space="preserve">the </w:t>
      </w:r>
      <w:r w:rsidRPr="000F2423">
        <w:rPr>
          <w:rFonts w:ascii="Calibri" w:hAnsi="Calibri" w:cs="Calibri"/>
          <w:sz w:val="24"/>
          <w:szCs w:val="24"/>
        </w:rPr>
        <w:t>binding of endogenous IgG and improve</w:t>
      </w:r>
      <w:r w:rsidR="004813F7" w:rsidRPr="000F2423">
        <w:rPr>
          <w:rFonts w:ascii="Calibri" w:hAnsi="Calibri" w:cs="Calibri"/>
          <w:sz w:val="24"/>
          <w:szCs w:val="24"/>
        </w:rPr>
        <w:t>s</w:t>
      </w:r>
      <w:r w:rsidRPr="000F2423">
        <w:rPr>
          <w:rFonts w:ascii="Calibri" w:hAnsi="Calibri" w:cs="Calibri"/>
          <w:sz w:val="24"/>
          <w:szCs w:val="24"/>
        </w:rPr>
        <w:t xml:space="preserve"> specificity when using mouse antibody IgG</w:t>
      </w:r>
      <w:r w:rsidR="00C150A9" w:rsidRPr="000F2423">
        <w:rPr>
          <w:rFonts w:ascii="Calibri" w:hAnsi="Calibri" w:cs="Calibri"/>
          <w:sz w:val="24"/>
          <w:szCs w:val="24"/>
        </w:rPr>
        <w:t>.</w:t>
      </w:r>
    </w:p>
    <w:p w14:paraId="7BA403F5"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5A9031A4" w14:textId="65404030" w:rsidR="00C150A9" w:rsidRPr="000F2423" w:rsidRDefault="00C150A9"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Remove the </w:t>
      </w:r>
      <w:r w:rsidR="00556FD3" w:rsidRPr="000F2423">
        <w:rPr>
          <w:rFonts w:ascii="Calibri" w:hAnsi="Calibri" w:cs="Calibri"/>
          <w:sz w:val="24"/>
          <w:szCs w:val="24"/>
        </w:rPr>
        <w:t>blocking solution</w:t>
      </w:r>
      <w:r w:rsidRPr="000F2423">
        <w:rPr>
          <w:rFonts w:ascii="Calibri" w:hAnsi="Calibri" w:cs="Calibri"/>
          <w:sz w:val="24"/>
          <w:szCs w:val="24"/>
        </w:rPr>
        <w:t xml:space="preserve"> using suction, then wash the sections three times with cold PBS for 10 min each at </w:t>
      </w:r>
      <w:r w:rsidR="00312E30" w:rsidRPr="000F2423">
        <w:rPr>
          <w:rFonts w:ascii="Calibri" w:hAnsi="Calibri" w:cs="Calibri"/>
          <w:sz w:val="24"/>
          <w:szCs w:val="24"/>
        </w:rPr>
        <w:t>RT (21</w:t>
      </w:r>
      <w:r w:rsidR="0018547E" w:rsidRPr="000F2423">
        <w:rPr>
          <w:rFonts w:ascii="Calibri" w:hAnsi="Calibri" w:cs="Calibri"/>
          <w:sz w:val="24"/>
          <w:szCs w:val="24"/>
        </w:rPr>
        <w:t>–</w:t>
      </w:r>
      <w:r w:rsidR="00312E30" w:rsidRPr="000F2423">
        <w:rPr>
          <w:rFonts w:ascii="Calibri" w:hAnsi="Calibri" w:cs="Calibri"/>
          <w:sz w:val="24"/>
          <w:szCs w:val="24"/>
        </w:rPr>
        <w:t>23 °C)</w:t>
      </w:r>
      <w:r w:rsidRPr="000F2423">
        <w:rPr>
          <w:rFonts w:ascii="Calibri" w:hAnsi="Calibri" w:cs="Calibri"/>
          <w:sz w:val="24"/>
          <w:szCs w:val="24"/>
        </w:rPr>
        <w:t>.</w:t>
      </w:r>
    </w:p>
    <w:p w14:paraId="1B04AC14"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286C94A1" w14:textId="3FDDD5FB" w:rsidR="00C150A9" w:rsidRPr="000F2423" w:rsidRDefault="00556FD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Repeat</w:t>
      </w:r>
      <w:r w:rsidR="00C150A9" w:rsidRPr="000F2423">
        <w:rPr>
          <w:rFonts w:ascii="Calibri" w:hAnsi="Calibri" w:cs="Calibri"/>
          <w:sz w:val="24"/>
          <w:szCs w:val="24"/>
        </w:rPr>
        <w:t xml:space="preserve"> BSA</w:t>
      </w:r>
      <w:r w:rsidRPr="000F2423">
        <w:rPr>
          <w:rFonts w:ascii="Calibri" w:hAnsi="Calibri" w:cs="Calibri"/>
          <w:sz w:val="24"/>
          <w:szCs w:val="24"/>
        </w:rPr>
        <w:t xml:space="preserve"> blocking</w:t>
      </w:r>
      <w:r w:rsidR="00C150A9" w:rsidRPr="000F2423">
        <w:rPr>
          <w:rFonts w:ascii="Calibri" w:hAnsi="Calibri" w:cs="Calibri"/>
          <w:sz w:val="24"/>
          <w:szCs w:val="24"/>
        </w:rPr>
        <w:t xml:space="preserve"> for 1 h at </w:t>
      </w:r>
      <w:r w:rsidR="00312E30" w:rsidRPr="000F2423">
        <w:rPr>
          <w:rFonts w:ascii="Calibri" w:hAnsi="Calibri" w:cs="Calibri"/>
          <w:sz w:val="24"/>
          <w:szCs w:val="24"/>
        </w:rPr>
        <w:t>RT (21</w:t>
      </w:r>
      <w:r w:rsidR="0018547E" w:rsidRPr="000F2423">
        <w:rPr>
          <w:rFonts w:ascii="Calibri" w:hAnsi="Calibri" w:cs="Calibri"/>
          <w:sz w:val="24"/>
          <w:szCs w:val="24"/>
        </w:rPr>
        <w:t>–</w:t>
      </w:r>
      <w:r w:rsidR="00312E30" w:rsidRPr="000F2423">
        <w:rPr>
          <w:rFonts w:ascii="Calibri" w:hAnsi="Calibri" w:cs="Calibri"/>
          <w:sz w:val="24"/>
          <w:szCs w:val="24"/>
        </w:rPr>
        <w:t>23 °C).</w:t>
      </w:r>
    </w:p>
    <w:p w14:paraId="3E1B8BF3" w14:textId="77777777" w:rsidR="009D07EC" w:rsidRPr="000F2423" w:rsidRDefault="009D07EC" w:rsidP="000F2423">
      <w:pPr>
        <w:pStyle w:val="ListParagraph"/>
        <w:spacing w:after="0" w:line="240" w:lineRule="auto"/>
        <w:ind w:left="0"/>
        <w:jc w:val="both"/>
        <w:rPr>
          <w:rFonts w:ascii="Calibri" w:hAnsi="Calibri" w:cs="Calibri"/>
          <w:sz w:val="24"/>
          <w:szCs w:val="24"/>
        </w:rPr>
      </w:pPr>
    </w:p>
    <w:bookmarkEnd w:id="0"/>
    <w:p w14:paraId="4F7E776D" w14:textId="7B1FB706" w:rsidR="00C150A9"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Incubate the sections with primary antibodie</w:t>
      </w:r>
      <w:r w:rsidR="00FB4869" w:rsidRPr="000F2423">
        <w:rPr>
          <w:rFonts w:ascii="Calibri" w:hAnsi="Calibri" w:cs="Calibri"/>
          <w:sz w:val="24"/>
          <w:szCs w:val="24"/>
        </w:rPr>
        <w:t>s</w:t>
      </w:r>
      <w:r w:rsidRPr="000F2423">
        <w:rPr>
          <w:rFonts w:ascii="Calibri" w:hAnsi="Calibri" w:cs="Calibri"/>
          <w:sz w:val="24"/>
          <w:szCs w:val="24"/>
        </w:rPr>
        <w:t>.</w:t>
      </w:r>
      <w:r w:rsidR="00FB4869" w:rsidRPr="000F2423">
        <w:rPr>
          <w:rFonts w:ascii="Calibri" w:hAnsi="Calibri" w:cs="Calibri"/>
          <w:sz w:val="24"/>
          <w:szCs w:val="24"/>
        </w:rPr>
        <w:t xml:space="preserve"> </w:t>
      </w:r>
      <w:r w:rsidR="004B7A4A" w:rsidRPr="000F2423">
        <w:rPr>
          <w:rFonts w:ascii="Calibri" w:hAnsi="Calibri" w:cs="Calibri"/>
          <w:sz w:val="24"/>
          <w:szCs w:val="24"/>
        </w:rPr>
        <w:t>Anoctamin</w:t>
      </w:r>
      <w:r w:rsidR="003843F9" w:rsidRPr="000F2423">
        <w:rPr>
          <w:rFonts w:ascii="Calibri" w:hAnsi="Calibri" w:cs="Calibri"/>
          <w:sz w:val="24"/>
          <w:szCs w:val="24"/>
        </w:rPr>
        <w:t>-</w:t>
      </w:r>
      <w:r w:rsidR="004B7A4A" w:rsidRPr="000F2423">
        <w:rPr>
          <w:rFonts w:ascii="Calibri" w:hAnsi="Calibri" w:cs="Calibri"/>
          <w:sz w:val="24"/>
          <w:szCs w:val="24"/>
        </w:rPr>
        <w:t>1 (</w:t>
      </w:r>
      <w:r w:rsidR="00F46806" w:rsidRPr="000F2423">
        <w:rPr>
          <w:rFonts w:ascii="Calibri" w:hAnsi="Calibri" w:cs="Calibri"/>
          <w:sz w:val="24"/>
          <w:szCs w:val="24"/>
        </w:rPr>
        <w:t>ANO1</w:t>
      </w:r>
      <w:r w:rsidR="004B7A4A" w:rsidRPr="000F2423">
        <w:rPr>
          <w:rFonts w:ascii="Calibri" w:hAnsi="Calibri" w:cs="Calibri"/>
          <w:sz w:val="24"/>
          <w:szCs w:val="24"/>
        </w:rPr>
        <w:t>)</w:t>
      </w:r>
      <w:r w:rsidR="00F46806" w:rsidRPr="000F2423">
        <w:rPr>
          <w:rFonts w:ascii="Calibri" w:hAnsi="Calibri" w:cs="Calibri"/>
          <w:sz w:val="24"/>
          <w:szCs w:val="24"/>
        </w:rPr>
        <w:t>, KIT,</w:t>
      </w:r>
      <w:r w:rsidRPr="000F2423">
        <w:rPr>
          <w:rFonts w:ascii="Calibri" w:hAnsi="Calibri" w:cs="Calibri"/>
          <w:sz w:val="24"/>
          <w:szCs w:val="24"/>
        </w:rPr>
        <w:t xml:space="preserve"> </w:t>
      </w:r>
      <w:r w:rsidR="004B7A4A" w:rsidRPr="000F2423">
        <w:rPr>
          <w:rFonts w:ascii="Calibri" w:hAnsi="Calibri" w:cs="Calibri"/>
          <w:sz w:val="24"/>
          <w:szCs w:val="24"/>
        </w:rPr>
        <w:t>beta-tubulin class III (</w:t>
      </w:r>
      <w:r w:rsidRPr="000F2423">
        <w:rPr>
          <w:rFonts w:ascii="Calibri" w:hAnsi="Calibri" w:cs="Calibri"/>
          <w:sz w:val="24"/>
          <w:szCs w:val="24"/>
        </w:rPr>
        <w:t>TUBB3</w:t>
      </w:r>
      <w:r w:rsidR="004B7A4A" w:rsidRPr="000F2423">
        <w:rPr>
          <w:rFonts w:ascii="Calibri" w:hAnsi="Calibri" w:cs="Calibri"/>
          <w:sz w:val="24"/>
          <w:szCs w:val="24"/>
        </w:rPr>
        <w:t>)</w:t>
      </w:r>
      <w:r w:rsidRPr="000F2423">
        <w:rPr>
          <w:rFonts w:ascii="Calibri" w:hAnsi="Calibri" w:cs="Calibri"/>
          <w:sz w:val="24"/>
          <w:szCs w:val="24"/>
        </w:rPr>
        <w:t xml:space="preserve"> diluted in cold 1% BSA with 0.3% Triton X-100. </w:t>
      </w:r>
      <w:r w:rsidR="003C375C" w:rsidRPr="000F2423">
        <w:rPr>
          <w:rFonts w:ascii="Calibri" w:hAnsi="Calibri" w:cs="Calibri"/>
          <w:sz w:val="24"/>
          <w:szCs w:val="24"/>
        </w:rPr>
        <w:t xml:space="preserve">In a separate experiment, use myosin heavy chain 11 (MYH11), </w:t>
      </w:r>
      <w:r w:rsidR="001C5A70" w:rsidRPr="000F2423">
        <w:rPr>
          <w:rFonts w:ascii="Calibri" w:hAnsi="Calibri" w:cs="Calibri"/>
          <w:sz w:val="24"/>
          <w:szCs w:val="24"/>
        </w:rPr>
        <w:t>E-cadherin</w:t>
      </w:r>
      <w:r w:rsidR="003C375C" w:rsidRPr="000F2423">
        <w:rPr>
          <w:rFonts w:ascii="Calibri" w:hAnsi="Calibri" w:cs="Calibri"/>
          <w:sz w:val="24"/>
          <w:szCs w:val="24"/>
        </w:rPr>
        <w:t xml:space="preserve">, </w:t>
      </w:r>
      <w:r w:rsidR="004813F7" w:rsidRPr="000F2423">
        <w:rPr>
          <w:rFonts w:ascii="Calibri" w:hAnsi="Calibri" w:cs="Calibri"/>
          <w:sz w:val="24"/>
          <w:szCs w:val="24"/>
        </w:rPr>
        <w:t xml:space="preserve">and </w:t>
      </w:r>
      <w:r w:rsidR="003C375C" w:rsidRPr="000F2423">
        <w:rPr>
          <w:rFonts w:ascii="Calibri" w:hAnsi="Calibri" w:cs="Calibri"/>
          <w:sz w:val="24"/>
          <w:szCs w:val="24"/>
        </w:rPr>
        <w:t xml:space="preserve">KIT. </w:t>
      </w:r>
      <w:r w:rsidRPr="000F2423">
        <w:rPr>
          <w:rFonts w:ascii="Calibri" w:hAnsi="Calibri" w:cs="Calibri"/>
          <w:sz w:val="24"/>
          <w:szCs w:val="24"/>
        </w:rPr>
        <w:t>Incubate overnight (12</w:t>
      </w:r>
      <w:r w:rsidR="0018547E" w:rsidRPr="000F2423">
        <w:rPr>
          <w:rFonts w:ascii="Calibri" w:hAnsi="Calibri" w:cs="Calibri"/>
          <w:sz w:val="24"/>
          <w:szCs w:val="24"/>
        </w:rPr>
        <w:t>–</w:t>
      </w:r>
      <w:r w:rsidRPr="000F2423">
        <w:rPr>
          <w:rFonts w:ascii="Calibri" w:hAnsi="Calibri" w:cs="Calibri"/>
          <w:sz w:val="24"/>
          <w:szCs w:val="24"/>
        </w:rPr>
        <w:t>16 h) at 4 °C.</w:t>
      </w:r>
    </w:p>
    <w:p w14:paraId="3EBDEA36"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669C6E42" w14:textId="203523B4" w:rsidR="00C150A9"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Remove the primary antibody solution using gentle suction. Wash the sections with cold PBS three times for 10 min each at RT (21</w:t>
      </w:r>
      <w:r w:rsidR="003D434D" w:rsidRPr="000F2423">
        <w:rPr>
          <w:rFonts w:ascii="Calibri" w:hAnsi="Calibri" w:cs="Calibri"/>
          <w:sz w:val="24"/>
          <w:szCs w:val="24"/>
        </w:rPr>
        <w:t>–</w:t>
      </w:r>
      <w:r w:rsidRPr="000F2423">
        <w:rPr>
          <w:rFonts w:ascii="Calibri" w:hAnsi="Calibri" w:cs="Calibri"/>
          <w:sz w:val="24"/>
          <w:szCs w:val="24"/>
        </w:rPr>
        <w:t>2</w:t>
      </w:r>
      <w:r w:rsidR="001A618C" w:rsidRPr="000F2423">
        <w:rPr>
          <w:rFonts w:ascii="Calibri" w:hAnsi="Calibri" w:cs="Calibri"/>
          <w:sz w:val="24"/>
          <w:szCs w:val="24"/>
        </w:rPr>
        <w:t>3</w:t>
      </w:r>
      <w:r w:rsidR="0048244B" w:rsidRPr="000F2423">
        <w:rPr>
          <w:rFonts w:ascii="Calibri" w:hAnsi="Calibri" w:cs="Calibri"/>
          <w:sz w:val="24"/>
          <w:szCs w:val="24"/>
        </w:rPr>
        <w:t xml:space="preserve"> </w:t>
      </w:r>
      <w:r w:rsidRPr="000F2423">
        <w:rPr>
          <w:rFonts w:ascii="Calibri" w:hAnsi="Calibri" w:cs="Calibri"/>
          <w:sz w:val="24"/>
          <w:szCs w:val="24"/>
        </w:rPr>
        <w:t>°C).</w:t>
      </w:r>
    </w:p>
    <w:p w14:paraId="62A9FCD6"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3792EBC9" w14:textId="50CF7802" w:rsidR="00C150A9"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Incubate the sections with secondary antibodies. Alexa</w:t>
      </w:r>
      <w:r w:rsidR="00FB4869" w:rsidRPr="000F2423">
        <w:rPr>
          <w:rFonts w:ascii="Calibri" w:hAnsi="Calibri" w:cs="Calibri"/>
          <w:sz w:val="24"/>
          <w:szCs w:val="24"/>
        </w:rPr>
        <w:t xml:space="preserve"> </w:t>
      </w:r>
      <w:r w:rsidRPr="000F2423">
        <w:rPr>
          <w:rFonts w:ascii="Calibri" w:hAnsi="Calibri" w:cs="Calibri"/>
          <w:sz w:val="24"/>
          <w:szCs w:val="24"/>
        </w:rPr>
        <w:t xml:space="preserve">Fluor </w:t>
      </w:r>
      <w:r w:rsidR="00E27739" w:rsidRPr="000F2423">
        <w:rPr>
          <w:rFonts w:ascii="Calibri" w:hAnsi="Calibri" w:cs="Calibri"/>
          <w:sz w:val="24"/>
          <w:szCs w:val="24"/>
        </w:rPr>
        <w:t xml:space="preserve">(AF) </w:t>
      </w:r>
      <w:r w:rsidR="00B55E45" w:rsidRPr="000F2423">
        <w:rPr>
          <w:rFonts w:ascii="Calibri" w:hAnsi="Calibri" w:cs="Calibri"/>
          <w:sz w:val="24"/>
          <w:szCs w:val="24"/>
        </w:rPr>
        <w:t xml:space="preserve">488 </w:t>
      </w:r>
      <w:r w:rsidRPr="000F2423">
        <w:rPr>
          <w:rFonts w:ascii="Calibri" w:hAnsi="Calibri" w:cs="Calibri"/>
          <w:sz w:val="24"/>
          <w:szCs w:val="24"/>
        </w:rPr>
        <w:t>anti-rabbit IgG</w:t>
      </w:r>
      <w:r w:rsidR="00FB4869" w:rsidRPr="000F2423">
        <w:rPr>
          <w:rFonts w:ascii="Calibri" w:hAnsi="Calibri" w:cs="Calibri"/>
          <w:sz w:val="24"/>
          <w:szCs w:val="24"/>
        </w:rPr>
        <w:t>, AF555 anti-mouse</w:t>
      </w:r>
      <w:r w:rsidR="003D434D" w:rsidRPr="000F2423">
        <w:rPr>
          <w:rFonts w:ascii="Calibri" w:hAnsi="Calibri" w:cs="Calibri"/>
          <w:sz w:val="24"/>
          <w:szCs w:val="24"/>
        </w:rPr>
        <w:t>,</w:t>
      </w:r>
      <w:r w:rsidRPr="000F2423">
        <w:rPr>
          <w:rFonts w:ascii="Calibri" w:hAnsi="Calibri" w:cs="Calibri"/>
          <w:sz w:val="24"/>
          <w:szCs w:val="24"/>
        </w:rPr>
        <w:t xml:space="preserve"> and A</w:t>
      </w:r>
      <w:r w:rsidR="00FB4869" w:rsidRPr="000F2423">
        <w:rPr>
          <w:rFonts w:ascii="Calibri" w:hAnsi="Calibri" w:cs="Calibri"/>
          <w:sz w:val="24"/>
          <w:szCs w:val="24"/>
        </w:rPr>
        <w:t>F</w:t>
      </w:r>
      <w:r w:rsidR="00B55E45" w:rsidRPr="000F2423">
        <w:rPr>
          <w:rFonts w:ascii="Calibri" w:hAnsi="Calibri" w:cs="Calibri"/>
          <w:sz w:val="24"/>
          <w:szCs w:val="24"/>
        </w:rPr>
        <w:t>647</w:t>
      </w:r>
      <w:r w:rsidRPr="000F2423">
        <w:rPr>
          <w:rFonts w:ascii="Calibri" w:hAnsi="Calibri" w:cs="Calibri"/>
          <w:sz w:val="24"/>
          <w:szCs w:val="24"/>
        </w:rPr>
        <w:t xml:space="preserve"> anti-</w:t>
      </w:r>
      <w:r w:rsidR="00B55E45" w:rsidRPr="000F2423">
        <w:rPr>
          <w:rFonts w:ascii="Calibri" w:hAnsi="Calibri" w:cs="Calibri"/>
          <w:sz w:val="24"/>
          <w:szCs w:val="24"/>
        </w:rPr>
        <w:t>goat</w:t>
      </w:r>
      <w:r w:rsidRPr="000F2423">
        <w:rPr>
          <w:rFonts w:ascii="Calibri" w:hAnsi="Calibri" w:cs="Calibri"/>
          <w:sz w:val="24"/>
          <w:szCs w:val="24"/>
        </w:rPr>
        <w:t xml:space="preserve"> IgG (</w:t>
      </w:r>
      <w:r w:rsidR="00B55E45" w:rsidRPr="000F2423">
        <w:rPr>
          <w:rFonts w:ascii="Calibri" w:hAnsi="Calibri" w:cs="Calibri"/>
          <w:sz w:val="24"/>
          <w:szCs w:val="24"/>
        </w:rPr>
        <w:t xml:space="preserve">all </w:t>
      </w:r>
      <w:r w:rsidRPr="000F2423">
        <w:rPr>
          <w:rFonts w:ascii="Calibri" w:hAnsi="Calibri" w:cs="Calibri"/>
          <w:sz w:val="24"/>
          <w:szCs w:val="24"/>
        </w:rPr>
        <w:t>at 5 μg/mL; 1:400) in 1% BSA for 1 h at RT (21</w:t>
      </w:r>
      <w:r w:rsidR="003D434D" w:rsidRPr="000F2423">
        <w:rPr>
          <w:rFonts w:ascii="Calibri" w:hAnsi="Calibri" w:cs="Calibri"/>
          <w:sz w:val="24"/>
          <w:szCs w:val="24"/>
        </w:rPr>
        <w:t>–</w:t>
      </w:r>
      <w:r w:rsidRPr="000F2423">
        <w:rPr>
          <w:rFonts w:ascii="Calibri" w:hAnsi="Calibri" w:cs="Calibri"/>
          <w:sz w:val="24"/>
          <w:szCs w:val="24"/>
        </w:rPr>
        <w:t>23 °C).</w:t>
      </w:r>
    </w:p>
    <w:p w14:paraId="671CA4C2"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46A8E82E" w14:textId="60956E6C" w:rsidR="00C150A9"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Remove the secondary antibody solution using suction, then wash the sections three times with cold PBS for 10 min each at </w:t>
      </w:r>
      <w:r w:rsidR="007E23C1" w:rsidRPr="000F2423">
        <w:rPr>
          <w:rFonts w:ascii="Calibri" w:hAnsi="Calibri" w:cs="Calibri"/>
          <w:sz w:val="24"/>
          <w:szCs w:val="24"/>
        </w:rPr>
        <w:t>RT (21</w:t>
      </w:r>
      <w:r w:rsidR="003D434D" w:rsidRPr="000F2423">
        <w:rPr>
          <w:rFonts w:ascii="Calibri" w:hAnsi="Calibri" w:cs="Calibri"/>
          <w:sz w:val="24"/>
          <w:szCs w:val="24"/>
        </w:rPr>
        <w:t>–</w:t>
      </w:r>
      <w:r w:rsidR="007E23C1" w:rsidRPr="000F2423">
        <w:rPr>
          <w:rFonts w:ascii="Calibri" w:hAnsi="Calibri" w:cs="Calibri"/>
          <w:sz w:val="24"/>
          <w:szCs w:val="24"/>
        </w:rPr>
        <w:t>23 °C).</w:t>
      </w:r>
    </w:p>
    <w:p w14:paraId="7304F930"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15E2253D" w14:textId="76B46ED1" w:rsidR="009D07EC"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lastRenderedPageBreak/>
        <w:t xml:space="preserve">Stain the sections with </w:t>
      </w:r>
      <w:r w:rsidR="00021D4A" w:rsidRPr="000F2423">
        <w:rPr>
          <w:rFonts w:ascii="Calibri" w:hAnsi="Calibri" w:cs="Calibri"/>
          <w:sz w:val="24"/>
          <w:szCs w:val="24"/>
        </w:rPr>
        <w:t xml:space="preserve">4′,6-diamidino-2-phenylindole (DAPI, at </w:t>
      </w:r>
      <w:r w:rsidRPr="000F2423">
        <w:rPr>
          <w:rFonts w:ascii="Calibri" w:hAnsi="Calibri" w:cs="Calibri"/>
          <w:sz w:val="24"/>
          <w:szCs w:val="24"/>
        </w:rPr>
        <w:t xml:space="preserve">1:300 dilution) for </w:t>
      </w:r>
      <w:r w:rsidR="00535445" w:rsidRPr="000F2423">
        <w:rPr>
          <w:rFonts w:ascii="Calibri" w:hAnsi="Calibri" w:cs="Calibri"/>
          <w:sz w:val="24"/>
          <w:szCs w:val="24"/>
        </w:rPr>
        <w:t>1 h</w:t>
      </w:r>
      <w:r w:rsidRPr="000F2423">
        <w:rPr>
          <w:rFonts w:ascii="Calibri" w:hAnsi="Calibri" w:cs="Calibri"/>
          <w:sz w:val="24"/>
          <w:szCs w:val="24"/>
        </w:rPr>
        <w:t xml:space="preserve"> at </w:t>
      </w:r>
      <w:r w:rsidR="007E23C1" w:rsidRPr="000F2423">
        <w:rPr>
          <w:rFonts w:ascii="Calibri" w:hAnsi="Calibri" w:cs="Calibri"/>
          <w:sz w:val="24"/>
          <w:szCs w:val="24"/>
        </w:rPr>
        <w:t>RT (21</w:t>
      </w:r>
      <w:r w:rsidR="008B765D" w:rsidRPr="000F2423">
        <w:rPr>
          <w:rFonts w:ascii="Calibri" w:hAnsi="Calibri" w:cs="Calibri"/>
          <w:sz w:val="24"/>
          <w:szCs w:val="24"/>
        </w:rPr>
        <w:t>°–</w:t>
      </w:r>
      <w:r w:rsidR="007E23C1" w:rsidRPr="000F2423">
        <w:rPr>
          <w:rFonts w:ascii="Calibri" w:hAnsi="Calibri" w:cs="Calibri"/>
          <w:sz w:val="24"/>
          <w:szCs w:val="24"/>
        </w:rPr>
        <w:t>23 °C).</w:t>
      </w:r>
    </w:p>
    <w:p w14:paraId="04323813" w14:textId="7A243581" w:rsidR="00C150A9" w:rsidRPr="000F2423" w:rsidRDefault="00A134C3" w:rsidP="000F2423">
      <w:pPr>
        <w:pStyle w:val="ListParagraph"/>
        <w:spacing w:after="0" w:line="240" w:lineRule="auto"/>
        <w:ind w:left="0"/>
        <w:jc w:val="both"/>
        <w:rPr>
          <w:rFonts w:ascii="Calibri" w:hAnsi="Calibri" w:cs="Calibri"/>
          <w:sz w:val="24"/>
          <w:szCs w:val="24"/>
        </w:rPr>
      </w:pPr>
      <w:r w:rsidRPr="000F2423">
        <w:rPr>
          <w:rFonts w:ascii="Calibri" w:hAnsi="Calibri" w:cs="Calibri"/>
          <w:sz w:val="24"/>
          <w:szCs w:val="24"/>
        </w:rPr>
        <w:br/>
      </w:r>
      <w:r w:rsidR="008B765D" w:rsidRPr="000F2423">
        <w:rPr>
          <w:rFonts w:ascii="Calibri" w:hAnsi="Calibri" w:cs="Calibri"/>
          <w:sz w:val="24"/>
          <w:szCs w:val="24"/>
        </w:rPr>
        <w:t xml:space="preserve">CAUTION: </w:t>
      </w:r>
      <w:r w:rsidRPr="000F2423">
        <w:rPr>
          <w:rFonts w:ascii="Calibri" w:hAnsi="Calibri" w:cs="Calibri"/>
          <w:sz w:val="24"/>
          <w:szCs w:val="24"/>
        </w:rPr>
        <w:t>Neuronal nuclei typically show weaker DAPI signals than other GI cell types; a minimum 1 h incubation is recommended for optimal visualization.</w:t>
      </w:r>
    </w:p>
    <w:p w14:paraId="69142AB8"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7CB1AB94" w14:textId="77777777" w:rsidR="00C150A9"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Rinse the sections once with ultrapure water to remove residual salts.</w:t>
      </w:r>
    </w:p>
    <w:p w14:paraId="500DBE61"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641B396C" w14:textId="77777777" w:rsidR="00C150A9"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Mount the slides using Antifade Mountant.</w:t>
      </w:r>
    </w:p>
    <w:p w14:paraId="7538ADA9"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1E260CAE" w14:textId="17709FAE" w:rsidR="009D07EC" w:rsidRPr="000F2423" w:rsidRDefault="00A134C3" w:rsidP="000F2423">
      <w:pPr>
        <w:pStyle w:val="ListParagraph"/>
        <w:numPr>
          <w:ilvl w:val="1"/>
          <w:numId w:val="31"/>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Seal </w:t>
      </w:r>
      <w:r w:rsidR="00556FD3" w:rsidRPr="000F2423">
        <w:rPr>
          <w:rFonts w:ascii="Calibri" w:hAnsi="Calibri" w:cs="Calibri"/>
          <w:sz w:val="24"/>
          <w:szCs w:val="24"/>
        </w:rPr>
        <w:t>the corner</w:t>
      </w:r>
      <w:r w:rsidR="0092083A" w:rsidRPr="000F2423">
        <w:rPr>
          <w:rFonts w:ascii="Calibri" w:hAnsi="Calibri" w:cs="Calibri"/>
          <w:sz w:val="24"/>
          <w:szCs w:val="24"/>
        </w:rPr>
        <w:t>s</w:t>
      </w:r>
      <w:r w:rsidR="00556FD3" w:rsidRPr="000F2423">
        <w:rPr>
          <w:rFonts w:ascii="Calibri" w:hAnsi="Calibri" w:cs="Calibri"/>
          <w:sz w:val="24"/>
          <w:szCs w:val="24"/>
        </w:rPr>
        <w:t xml:space="preserve"> of </w:t>
      </w:r>
      <w:r w:rsidR="008B765D" w:rsidRPr="000F2423">
        <w:rPr>
          <w:rFonts w:ascii="Calibri" w:hAnsi="Calibri" w:cs="Calibri"/>
          <w:sz w:val="24"/>
          <w:szCs w:val="24"/>
        </w:rPr>
        <w:t xml:space="preserve">the </w:t>
      </w:r>
      <w:r w:rsidRPr="000F2423">
        <w:rPr>
          <w:rFonts w:ascii="Calibri" w:hAnsi="Calibri" w:cs="Calibri"/>
          <w:sz w:val="24"/>
          <w:szCs w:val="24"/>
        </w:rPr>
        <w:t>coverslip with non-fluorescent lacquer nail polish.</w:t>
      </w:r>
      <w:r w:rsidR="000A6FD6" w:rsidRPr="000F2423">
        <w:rPr>
          <w:rFonts w:ascii="Calibri" w:hAnsi="Calibri" w:cs="Calibri"/>
          <w:sz w:val="24"/>
          <w:szCs w:val="24"/>
        </w:rPr>
        <w:t xml:space="preserve"> Remove any excess mounting medium using gentle suction. Then, seal the entire perimeter of the coverslip.</w:t>
      </w:r>
      <w:r w:rsidRPr="000F2423">
        <w:rPr>
          <w:rFonts w:ascii="Calibri" w:hAnsi="Calibri" w:cs="Calibri"/>
          <w:sz w:val="24"/>
          <w:szCs w:val="24"/>
        </w:rPr>
        <w:t xml:space="preserve"> </w:t>
      </w:r>
    </w:p>
    <w:p w14:paraId="77300AE0" w14:textId="77777777" w:rsidR="008B765D" w:rsidRPr="000F2423" w:rsidRDefault="008B765D" w:rsidP="000F2423">
      <w:pPr>
        <w:pStyle w:val="ListParagraph"/>
        <w:spacing w:after="0" w:line="240" w:lineRule="auto"/>
        <w:ind w:left="0"/>
        <w:jc w:val="both"/>
        <w:rPr>
          <w:rFonts w:ascii="Calibri" w:hAnsi="Calibri" w:cs="Calibri"/>
          <w:sz w:val="24"/>
          <w:szCs w:val="24"/>
        </w:rPr>
      </w:pPr>
    </w:p>
    <w:p w14:paraId="3E6E2D24" w14:textId="3319EC9E" w:rsidR="00C23021" w:rsidRPr="000F2423" w:rsidRDefault="007063E7" w:rsidP="000F2423">
      <w:pPr>
        <w:pStyle w:val="ListParagraph"/>
        <w:numPr>
          <w:ilvl w:val="0"/>
          <w:numId w:val="25"/>
        </w:numPr>
        <w:spacing w:after="0" w:line="240" w:lineRule="auto"/>
        <w:ind w:left="0" w:firstLine="0"/>
        <w:jc w:val="both"/>
        <w:rPr>
          <w:rFonts w:ascii="Calibri" w:hAnsi="Calibri" w:cs="Calibri"/>
          <w:b/>
          <w:bCs/>
          <w:sz w:val="24"/>
          <w:szCs w:val="24"/>
        </w:rPr>
      </w:pPr>
      <w:r w:rsidRPr="000F2423">
        <w:rPr>
          <w:rFonts w:ascii="Calibri" w:hAnsi="Calibri" w:cs="Calibri"/>
          <w:b/>
          <w:bCs/>
          <w:sz w:val="24"/>
          <w:szCs w:val="24"/>
        </w:rPr>
        <w:t>Immunofluorescence i</w:t>
      </w:r>
      <w:r w:rsidR="00C23021" w:rsidRPr="000F2423">
        <w:rPr>
          <w:rFonts w:ascii="Calibri" w:hAnsi="Calibri" w:cs="Calibri"/>
          <w:b/>
          <w:bCs/>
          <w:sz w:val="24"/>
          <w:szCs w:val="24"/>
        </w:rPr>
        <w:t xml:space="preserve">maging using </w:t>
      </w:r>
      <w:r w:rsidR="008B765D" w:rsidRPr="000F2423">
        <w:rPr>
          <w:rFonts w:ascii="Calibri" w:hAnsi="Calibri" w:cs="Calibri"/>
          <w:b/>
          <w:bCs/>
          <w:sz w:val="24"/>
          <w:szCs w:val="24"/>
        </w:rPr>
        <w:t xml:space="preserve">a </w:t>
      </w:r>
      <w:r w:rsidR="00C23021" w:rsidRPr="000F2423">
        <w:rPr>
          <w:rFonts w:ascii="Calibri" w:hAnsi="Calibri" w:cs="Calibri"/>
          <w:b/>
          <w:bCs/>
          <w:sz w:val="24"/>
          <w:szCs w:val="24"/>
        </w:rPr>
        <w:t xml:space="preserve">confocal microscope </w:t>
      </w:r>
    </w:p>
    <w:p w14:paraId="481F002B" w14:textId="77777777" w:rsidR="009D07EC" w:rsidRPr="000F2423" w:rsidRDefault="009D07EC" w:rsidP="000F2423">
      <w:pPr>
        <w:pStyle w:val="ListParagraph"/>
        <w:spacing w:after="0" w:line="240" w:lineRule="auto"/>
        <w:ind w:left="0"/>
        <w:jc w:val="both"/>
        <w:rPr>
          <w:rFonts w:ascii="Calibri" w:hAnsi="Calibri" w:cs="Calibri"/>
          <w:b/>
          <w:bCs/>
          <w:sz w:val="24"/>
          <w:szCs w:val="24"/>
        </w:rPr>
      </w:pPr>
    </w:p>
    <w:p w14:paraId="114F8106" w14:textId="479AE5C8" w:rsidR="00A238F5" w:rsidRPr="000F2423" w:rsidRDefault="007063E7"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Set up multi-channel Z-stack acquisition in </w:t>
      </w:r>
      <w:r w:rsidR="00B3599B" w:rsidRPr="000F2423">
        <w:rPr>
          <w:rFonts w:ascii="Calibri" w:hAnsi="Calibri" w:cs="Calibri"/>
          <w:sz w:val="24"/>
          <w:szCs w:val="24"/>
        </w:rPr>
        <w:t>the confocal imaging software</w:t>
      </w:r>
      <w:r w:rsidRPr="000F2423">
        <w:rPr>
          <w:rFonts w:ascii="Calibri" w:hAnsi="Calibri" w:cs="Calibri"/>
          <w:sz w:val="24"/>
          <w:szCs w:val="24"/>
        </w:rPr>
        <w:t xml:space="preserve"> by configuring lasers and detectors for DAPI, AF488, AF555, and AF647, ensuring spectral separation and avoiding signal saturation. </w:t>
      </w:r>
    </w:p>
    <w:p w14:paraId="51C99B1D" w14:textId="77777777" w:rsidR="009D07EC" w:rsidRPr="000F2423" w:rsidRDefault="009D07EC" w:rsidP="000F2423">
      <w:pPr>
        <w:pStyle w:val="ListParagraph"/>
        <w:spacing w:after="0" w:line="240" w:lineRule="auto"/>
        <w:ind w:left="0"/>
        <w:jc w:val="both"/>
        <w:rPr>
          <w:rFonts w:ascii="Calibri" w:hAnsi="Calibri" w:cs="Calibri"/>
          <w:sz w:val="24"/>
          <w:szCs w:val="24"/>
        </w:rPr>
      </w:pPr>
    </w:p>
    <w:p w14:paraId="4335B2FA" w14:textId="2CEC6D9D" w:rsidR="00C23021" w:rsidRPr="000F2423" w:rsidRDefault="008B765D" w:rsidP="000F2423">
      <w:pPr>
        <w:pStyle w:val="ListParagraph"/>
        <w:spacing w:after="0" w:line="240" w:lineRule="auto"/>
        <w:ind w:left="0"/>
        <w:jc w:val="both"/>
        <w:rPr>
          <w:rFonts w:ascii="Calibri" w:hAnsi="Calibri" w:cs="Calibri"/>
          <w:sz w:val="24"/>
          <w:szCs w:val="24"/>
        </w:rPr>
      </w:pPr>
      <w:r w:rsidRPr="000F2423">
        <w:rPr>
          <w:rFonts w:ascii="Calibri" w:hAnsi="Calibri" w:cs="Calibri"/>
          <w:sz w:val="24"/>
          <w:szCs w:val="24"/>
        </w:rPr>
        <w:t xml:space="preserve">CAUTION: </w:t>
      </w:r>
      <w:r w:rsidR="007063E7" w:rsidRPr="000F2423">
        <w:rPr>
          <w:rFonts w:ascii="Calibri" w:hAnsi="Calibri" w:cs="Calibri"/>
          <w:sz w:val="24"/>
          <w:szCs w:val="24"/>
        </w:rPr>
        <w:t>Adjust la</w:t>
      </w:r>
      <w:r w:rsidR="00B3599B" w:rsidRPr="000F2423">
        <w:rPr>
          <w:rFonts w:ascii="Calibri" w:hAnsi="Calibri" w:cs="Calibri"/>
          <w:sz w:val="24"/>
          <w:szCs w:val="24"/>
        </w:rPr>
        <w:t>s</w:t>
      </w:r>
      <w:r w:rsidR="007063E7" w:rsidRPr="000F2423">
        <w:rPr>
          <w:rFonts w:ascii="Calibri" w:hAnsi="Calibri" w:cs="Calibri"/>
          <w:sz w:val="24"/>
          <w:szCs w:val="24"/>
        </w:rPr>
        <w:t>er power and exposure time individually for each fluorophore to prevent crosstalk and maintain signal within the dynamic range across all channels</w:t>
      </w:r>
      <w:r w:rsidR="00517587" w:rsidRPr="000F2423">
        <w:rPr>
          <w:rFonts w:ascii="Calibri" w:hAnsi="Calibri" w:cs="Calibri"/>
          <w:sz w:val="24"/>
          <w:szCs w:val="24"/>
        </w:rPr>
        <w:t xml:space="preserve"> (</w:t>
      </w:r>
      <w:r w:rsidR="00517587" w:rsidRPr="000F2423">
        <w:rPr>
          <w:rFonts w:ascii="Calibri" w:hAnsi="Calibri" w:cs="Calibri"/>
          <w:b/>
          <w:bCs/>
          <w:sz w:val="24"/>
          <w:szCs w:val="24"/>
        </w:rPr>
        <w:t>Figure 2A</w:t>
      </w:r>
      <w:r w:rsidR="00517587" w:rsidRPr="000F2423">
        <w:rPr>
          <w:rFonts w:ascii="Calibri" w:hAnsi="Calibri" w:cs="Calibri"/>
          <w:sz w:val="24"/>
          <w:szCs w:val="24"/>
        </w:rPr>
        <w:t>)</w:t>
      </w:r>
      <w:r w:rsidR="007063E7" w:rsidRPr="000F2423">
        <w:rPr>
          <w:rFonts w:ascii="Calibri" w:hAnsi="Calibri" w:cs="Calibri"/>
          <w:sz w:val="24"/>
          <w:szCs w:val="24"/>
        </w:rPr>
        <w:t>.</w:t>
      </w:r>
    </w:p>
    <w:p w14:paraId="594B3D40"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72533CB0" w14:textId="70683225" w:rsidR="00CC6E84" w:rsidRPr="000F2423" w:rsidRDefault="007063E7"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Set exposure parameters in </w:t>
      </w:r>
      <w:r w:rsidR="00556FD3" w:rsidRPr="000F2423">
        <w:rPr>
          <w:rFonts w:ascii="Calibri" w:hAnsi="Calibri" w:cs="Calibri"/>
          <w:sz w:val="24"/>
          <w:szCs w:val="24"/>
        </w:rPr>
        <w:t>the confocal imaging software</w:t>
      </w:r>
      <w:r w:rsidRPr="000F2423">
        <w:rPr>
          <w:rFonts w:ascii="Calibri" w:hAnsi="Calibri" w:cs="Calibri"/>
          <w:sz w:val="24"/>
          <w:szCs w:val="24"/>
        </w:rPr>
        <w:t xml:space="preserve"> to avoid pixel saturation and preserve signal detail in high-intensity regions</w:t>
      </w:r>
      <w:r w:rsidR="00517587" w:rsidRPr="000F2423">
        <w:rPr>
          <w:rFonts w:ascii="Calibri" w:hAnsi="Calibri" w:cs="Calibri"/>
          <w:sz w:val="24"/>
          <w:szCs w:val="24"/>
        </w:rPr>
        <w:t xml:space="preserve"> (</w:t>
      </w:r>
      <w:r w:rsidR="00517587" w:rsidRPr="000F2423">
        <w:rPr>
          <w:rFonts w:ascii="Calibri" w:hAnsi="Calibri" w:cs="Calibri"/>
          <w:b/>
          <w:bCs/>
          <w:sz w:val="24"/>
          <w:szCs w:val="24"/>
        </w:rPr>
        <w:t>Figure 2B</w:t>
      </w:r>
      <w:r w:rsidR="00517587" w:rsidRPr="000F2423">
        <w:rPr>
          <w:rFonts w:ascii="Calibri" w:hAnsi="Calibri" w:cs="Calibri"/>
          <w:sz w:val="24"/>
          <w:szCs w:val="24"/>
        </w:rPr>
        <w:t>)</w:t>
      </w:r>
      <w:r w:rsidRPr="000F2423">
        <w:rPr>
          <w:rFonts w:ascii="Calibri" w:hAnsi="Calibri" w:cs="Calibri"/>
          <w:sz w:val="24"/>
          <w:szCs w:val="24"/>
        </w:rPr>
        <w:t>.</w:t>
      </w:r>
      <w:r w:rsidRPr="000F2423">
        <w:rPr>
          <w:rFonts w:ascii="Calibri" w:hAnsi="Calibri" w:cs="Calibri"/>
          <w:b/>
          <w:bCs/>
          <w:sz w:val="24"/>
          <w:szCs w:val="24"/>
        </w:rPr>
        <w:t xml:space="preserve"> </w:t>
      </w:r>
    </w:p>
    <w:p w14:paraId="28D36A06"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65966D86" w14:textId="543AE3AF" w:rsidR="00CC619B" w:rsidRPr="000F2423" w:rsidRDefault="008B765D" w:rsidP="000F2423">
      <w:pPr>
        <w:pStyle w:val="ListParagraph"/>
        <w:spacing w:after="0" w:line="240" w:lineRule="auto"/>
        <w:ind w:left="0"/>
        <w:jc w:val="both"/>
        <w:rPr>
          <w:rFonts w:ascii="Calibri" w:hAnsi="Calibri" w:cs="Calibri"/>
          <w:sz w:val="24"/>
          <w:szCs w:val="24"/>
        </w:rPr>
      </w:pPr>
      <w:r w:rsidRPr="000F2423">
        <w:rPr>
          <w:rFonts w:ascii="Calibri" w:hAnsi="Calibri" w:cs="Calibri"/>
          <w:sz w:val="24"/>
          <w:szCs w:val="24"/>
        </w:rPr>
        <w:t>CAUTION:</w:t>
      </w:r>
      <w:r w:rsidRPr="000F2423">
        <w:rPr>
          <w:rFonts w:ascii="Calibri" w:hAnsi="Calibri" w:cs="Calibri"/>
          <w:b/>
          <w:bCs/>
          <w:sz w:val="24"/>
          <w:szCs w:val="24"/>
        </w:rPr>
        <w:t xml:space="preserve"> </w:t>
      </w:r>
      <w:r w:rsidR="007063E7" w:rsidRPr="000F2423">
        <w:rPr>
          <w:rFonts w:ascii="Calibri" w:hAnsi="Calibri" w:cs="Calibri"/>
          <w:sz w:val="24"/>
          <w:szCs w:val="24"/>
        </w:rPr>
        <w:t>Ensure that signals in all channels remain within the dynamic range and do not reach saturation.</w:t>
      </w:r>
    </w:p>
    <w:p w14:paraId="5D2FA37E"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683CE9A9" w14:textId="2ED8935C" w:rsidR="00517587" w:rsidRPr="000F2423" w:rsidRDefault="00517587"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To capture the entire gastric Swiss roll, use a large image acquisition setting (e.g., </w:t>
      </w:r>
      <w:r w:rsidR="00556FD3" w:rsidRPr="000F2423">
        <w:rPr>
          <w:rFonts w:ascii="Calibri" w:hAnsi="Calibri" w:cs="Calibri"/>
          <w:sz w:val="24"/>
          <w:szCs w:val="24"/>
        </w:rPr>
        <w:t>6</w:t>
      </w:r>
      <w:r w:rsidRPr="000F2423">
        <w:rPr>
          <w:rFonts w:ascii="Calibri" w:hAnsi="Calibri" w:cs="Calibri"/>
          <w:sz w:val="24"/>
          <w:szCs w:val="24"/>
        </w:rPr>
        <w:t> × </w:t>
      </w:r>
      <w:r w:rsidR="00556FD3" w:rsidRPr="000F2423">
        <w:rPr>
          <w:rFonts w:ascii="Calibri" w:hAnsi="Calibri" w:cs="Calibri"/>
          <w:sz w:val="24"/>
          <w:szCs w:val="24"/>
        </w:rPr>
        <w:t>6</w:t>
      </w:r>
      <w:r w:rsidRPr="000F2423">
        <w:rPr>
          <w:rFonts w:ascii="Calibri" w:hAnsi="Calibri" w:cs="Calibri"/>
          <w:sz w:val="24"/>
          <w:szCs w:val="24"/>
        </w:rPr>
        <w:t xml:space="preserve"> fields)</w:t>
      </w:r>
      <w:r w:rsidR="00535445" w:rsidRPr="000F2423">
        <w:rPr>
          <w:rFonts w:ascii="Calibri" w:hAnsi="Calibri" w:cs="Calibri"/>
          <w:sz w:val="24"/>
          <w:szCs w:val="24"/>
        </w:rPr>
        <w:t xml:space="preserve"> (</w:t>
      </w:r>
      <w:r w:rsidR="00535445" w:rsidRPr="000F2423">
        <w:rPr>
          <w:rFonts w:ascii="Calibri" w:hAnsi="Calibri" w:cs="Calibri"/>
          <w:b/>
          <w:bCs/>
          <w:sz w:val="24"/>
          <w:szCs w:val="24"/>
        </w:rPr>
        <w:t>Figure 2C</w:t>
      </w:r>
      <w:r w:rsidR="00535445" w:rsidRPr="000F2423">
        <w:rPr>
          <w:rFonts w:ascii="Calibri" w:hAnsi="Calibri" w:cs="Calibri"/>
          <w:sz w:val="24"/>
          <w:szCs w:val="24"/>
        </w:rPr>
        <w:t>)</w:t>
      </w:r>
      <w:r w:rsidRPr="000F2423">
        <w:rPr>
          <w:rFonts w:ascii="Calibri" w:hAnsi="Calibri" w:cs="Calibri"/>
          <w:sz w:val="24"/>
          <w:szCs w:val="24"/>
        </w:rPr>
        <w:t>; however, this setting should be adjusted depending on the overall size and tightness of the rolled tissue</w:t>
      </w:r>
      <w:r w:rsidR="00556FD3" w:rsidRPr="000F2423">
        <w:rPr>
          <w:rFonts w:ascii="Calibri" w:hAnsi="Calibri" w:cs="Calibri"/>
          <w:sz w:val="24"/>
          <w:szCs w:val="24"/>
        </w:rPr>
        <w:t>.</w:t>
      </w:r>
    </w:p>
    <w:p w14:paraId="1281043C"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06FA470F" w14:textId="7270E0A0" w:rsidR="008F53A3" w:rsidRPr="000F2423" w:rsidRDefault="007063E7"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Acquire 3D images using Z-series acquisition in</w:t>
      </w:r>
      <w:r w:rsidR="00B3599B" w:rsidRPr="000F2423">
        <w:rPr>
          <w:rFonts w:ascii="Calibri" w:hAnsi="Calibri" w:cs="Calibri"/>
          <w:sz w:val="24"/>
          <w:szCs w:val="24"/>
        </w:rPr>
        <w:t xml:space="preserve"> the</w:t>
      </w:r>
      <w:r w:rsidRPr="000F2423">
        <w:rPr>
          <w:rFonts w:ascii="Calibri" w:hAnsi="Calibri" w:cs="Calibri"/>
          <w:sz w:val="24"/>
          <w:szCs w:val="24"/>
        </w:rPr>
        <w:t xml:space="preserve"> </w:t>
      </w:r>
      <w:r w:rsidR="00B3599B" w:rsidRPr="000F2423">
        <w:rPr>
          <w:rFonts w:ascii="Calibri" w:hAnsi="Calibri" w:cs="Calibri"/>
          <w:sz w:val="24"/>
          <w:szCs w:val="24"/>
        </w:rPr>
        <w:t>confocal imaging software</w:t>
      </w:r>
      <w:r w:rsidRPr="000F2423">
        <w:rPr>
          <w:rFonts w:ascii="Calibri" w:hAnsi="Calibri" w:cs="Calibri"/>
          <w:sz w:val="24"/>
          <w:szCs w:val="24"/>
        </w:rPr>
        <w:t>. The detailed workflow for N-dimensional</w:t>
      </w:r>
      <w:r w:rsidR="00617534" w:rsidRPr="000F2423">
        <w:rPr>
          <w:rFonts w:ascii="Calibri" w:hAnsi="Calibri" w:cs="Calibri"/>
          <w:sz w:val="24"/>
          <w:szCs w:val="24"/>
        </w:rPr>
        <w:t xml:space="preserve"> (ND)</w:t>
      </w:r>
      <w:r w:rsidRPr="000F2423">
        <w:rPr>
          <w:rFonts w:ascii="Calibri" w:hAnsi="Calibri" w:cs="Calibri"/>
          <w:sz w:val="24"/>
          <w:szCs w:val="24"/>
        </w:rPr>
        <w:t xml:space="preserve"> acquisition is illustrated in </w:t>
      </w:r>
      <w:r w:rsidRPr="000F2423">
        <w:rPr>
          <w:rFonts w:ascii="Calibri" w:hAnsi="Calibri" w:cs="Calibri"/>
          <w:b/>
          <w:bCs/>
          <w:sz w:val="24"/>
          <w:szCs w:val="24"/>
        </w:rPr>
        <w:t>Figure 2</w:t>
      </w:r>
      <w:r w:rsidR="00517587" w:rsidRPr="000F2423">
        <w:rPr>
          <w:rFonts w:ascii="Calibri" w:hAnsi="Calibri" w:cs="Calibri"/>
          <w:b/>
          <w:bCs/>
          <w:sz w:val="24"/>
          <w:szCs w:val="24"/>
        </w:rPr>
        <w:t>D</w:t>
      </w:r>
      <w:r w:rsidR="008F53A3" w:rsidRPr="000F2423">
        <w:rPr>
          <w:rFonts w:ascii="Calibri" w:hAnsi="Calibri" w:cs="Calibri"/>
          <w:sz w:val="24"/>
          <w:szCs w:val="24"/>
        </w:rPr>
        <w:t>.</w:t>
      </w:r>
    </w:p>
    <w:p w14:paraId="5D0FBB84"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426FB466" w14:textId="3DF8F8F5" w:rsidR="008F53A3" w:rsidRPr="000F2423" w:rsidRDefault="008F53A3"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Select the </w:t>
      </w:r>
      <w:r w:rsidRPr="000F2423">
        <w:rPr>
          <w:rFonts w:ascii="Calibri" w:hAnsi="Calibri" w:cs="Calibri"/>
          <w:b/>
          <w:bCs/>
          <w:sz w:val="24"/>
          <w:szCs w:val="24"/>
        </w:rPr>
        <w:t>Z-stack</w:t>
      </w:r>
      <w:r w:rsidRPr="000F2423">
        <w:rPr>
          <w:rFonts w:ascii="Calibri" w:hAnsi="Calibri" w:cs="Calibri"/>
          <w:sz w:val="24"/>
          <w:szCs w:val="24"/>
        </w:rPr>
        <w:t xml:space="preserve"> option to enable Z-series imaging.</w:t>
      </w:r>
    </w:p>
    <w:p w14:paraId="364F0F20"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26B07761" w14:textId="1C18D19A" w:rsidR="008F53A3" w:rsidRPr="000F2423" w:rsidRDefault="008F53A3"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Define the Z-range by setting the top and bottom focal positions encompassing the full thickness of the whole stomach.</w:t>
      </w:r>
    </w:p>
    <w:p w14:paraId="71A23540"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2D30F495" w14:textId="2CC7341B" w:rsidR="008F53A3" w:rsidRPr="000F2423" w:rsidRDefault="008F53A3"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Bring the top of the stomach into focus and click </w:t>
      </w:r>
      <w:r w:rsidR="008B765D" w:rsidRPr="000F2423">
        <w:rPr>
          <w:rFonts w:ascii="Calibri" w:hAnsi="Calibri" w:cs="Calibri"/>
          <w:sz w:val="24"/>
          <w:szCs w:val="24"/>
        </w:rPr>
        <w:t xml:space="preserve">on </w:t>
      </w:r>
      <w:r w:rsidRPr="000F2423">
        <w:rPr>
          <w:rFonts w:ascii="Calibri" w:hAnsi="Calibri" w:cs="Calibri"/>
          <w:sz w:val="24"/>
          <w:szCs w:val="24"/>
        </w:rPr>
        <w:t xml:space="preserve">the </w:t>
      </w:r>
      <w:r w:rsidRPr="000F2423">
        <w:rPr>
          <w:rFonts w:ascii="Calibri" w:hAnsi="Calibri" w:cs="Calibri"/>
          <w:b/>
          <w:bCs/>
          <w:sz w:val="24"/>
          <w:szCs w:val="24"/>
        </w:rPr>
        <w:t>Top</w:t>
      </w:r>
      <w:r w:rsidRPr="000F2423">
        <w:rPr>
          <w:rFonts w:ascii="Calibri" w:hAnsi="Calibri" w:cs="Calibri"/>
          <w:sz w:val="24"/>
          <w:szCs w:val="24"/>
        </w:rPr>
        <w:t xml:space="preserve"> button to set the upper Z-limit.</w:t>
      </w:r>
    </w:p>
    <w:p w14:paraId="482DDDE6"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5762CC6F" w14:textId="3FE72E8B" w:rsidR="008F53A3" w:rsidRPr="000F2423" w:rsidRDefault="008F53A3"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lastRenderedPageBreak/>
        <w:t xml:space="preserve">Adjust the focus to the bottom of the gastric muscle and click </w:t>
      </w:r>
      <w:r w:rsidR="008B765D" w:rsidRPr="000F2423">
        <w:rPr>
          <w:rFonts w:ascii="Calibri" w:hAnsi="Calibri" w:cs="Calibri"/>
          <w:sz w:val="24"/>
          <w:szCs w:val="24"/>
        </w:rPr>
        <w:t xml:space="preserve">on </w:t>
      </w:r>
      <w:r w:rsidRPr="000F2423">
        <w:rPr>
          <w:rFonts w:ascii="Calibri" w:hAnsi="Calibri" w:cs="Calibri"/>
          <w:sz w:val="24"/>
          <w:szCs w:val="24"/>
        </w:rPr>
        <w:t xml:space="preserve">the </w:t>
      </w:r>
      <w:r w:rsidRPr="000F2423">
        <w:rPr>
          <w:rFonts w:ascii="Calibri" w:hAnsi="Calibri" w:cs="Calibri"/>
          <w:b/>
          <w:bCs/>
          <w:sz w:val="24"/>
          <w:szCs w:val="24"/>
        </w:rPr>
        <w:t>Bottom</w:t>
      </w:r>
      <w:r w:rsidRPr="000F2423">
        <w:rPr>
          <w:rFonts w:ascii="Calibri" w:hAnsi="Calibri" w:cs="Calibri"/>
          <w:sz w:val="24"/>
          <w:szCs w:val="24"/>
        </w:rPr>
        <w:t xml:space="preserve"> button to set the lower Z-limit.</w:t>
      </w:r>
    </w:p>
    <w:p w14:paraId="703FC43A"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2AC64F20" w14:textId="215A8C37" w:rsidR="008F53A3" w:rsidRPr="000F2423" w:rsidRDefault="008F53A3"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Set the number of Z-stack steps to </w:t>
      </w:r>
      <w:r w:rsidR="009A768D" w:rsidRPr="000F2423">
        <w:rPr>
          <w:rFonts w:ascii="Calibri" w:hAnsi="Calibri" w:cs="Calibri"/>
          <w:sz w:val="24"/>
          <w:szCs w:val="24"/>
        </w:rPr>
        <w:t>8</w:t>
      </w:r>
      <w:r w:rsidRPr="000F2423">
        <w:rPr>
          <w:rFonts w:ascii="Calibri" w:hAnsi="Calibri" w:cs="Calibri"/>
          <w:sz w:val="24"/>
          <w:szCs w:val="24"/>
        </w:rPr>
        <w:t xml:space="preserve"> to span the full depth of the gastric muscle.</w:t>
      </w:r>
    </w:p>
    <w:p w14:paraId="532E4992"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5F0CF456" w14:textId="282BB635" w:rsidR="00535445" w:rsidRPr="000F2423" w:rsidRDefault="008F53A3"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Click </w:t>
      </w:r>
      <w:r w:rsidR="008B765D" w:rsidRPr="000F2423">
        <w:rPr>
          <w:rFonts w:ascii="Calibri" w:hAnsi="Calibri" w:cs="Calibri"/>
          <w:sz w:val="24"/>
          <w:szCs w:val="24"/>
        </w:rPr>
        <w:t xml:space="preserve">on </w:t>
      </w:r>
      <w:r w:rsidRPr="000F2423">
        <w:rPr>
          <w:rFonts w:ascii="Calibri" w:hAnsi="Calibri" w:cs="Calibri"/>
          <w:b/>
          <w:bCs/>
          <w:sz w:val="24"/>
          <w:szCs w:val="24"/>
        </w:rPr>
        <w:t>Run now</w:t>
      </w:r>
      <w:r w:rsidRPr="000F2423">
        <w:rPr>
          <w:rFonts w:ascii="Calibri" w:hAnsi="Calibri" w:cs="Calibri"/>
          <w:sz w:val="24"/>
          <w:szCs w:val="24"/>
        </w:rPr>
        <w:t xml:space="preserve"> to initiate Z-stack image acquisition</w:t>
      </w:r>
      <w:r w:rsidR="00517587" w:rsidRPr="000F2423">
        <w:rPr>
          <w:rFonts w:ascii="Calibri" w:hAnsi="Calibri" w:cs="Calibri"/>
          <w:sz w:val="24"/>
          <w:szCs w:val="24"/>
        </w:rPr>
        <w:t>.</w:t>
      </w:r>
      <w:bookmarkStart w:id="1" w:name="1t3h5sf" w:colFirst="0" w:colLast="0"/>
      <w:bookmarkEnd w:id="1"/>
    </w:p>
    <w:p w14:paraId="04927F26"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7706F1F5" w14:textId="69E8E739" w:rsidR="004B2421" w:rsidRPr="000F2423" w:rsidRDefault="004B2421" w:rsidP="000F2423">
      <w:pPr>
        <w:pStyle w:val="ListParagraph"/>
        <w:numPr>
          <w:ilvl w:val="1"/>
          <w:numId w:val="25"/>
        </w:numPr>
        <w:spacing w:after="0" w:line="240" w:lineRule="auto"/>
        <w:ind w:left="0" w:firstLine="0"/>
        <w:jc w:val="both"/>
        <w:rPr>
          <w:rFonts w:ascii="Calibri" w:hAnsi="Calibri" w:cs="Calibri"/>
          <w:sz w:val="24"/>
          <w:szCs w:val="24"/>
        </w:rPr>
      </w:pPr>
      <w:r w:rsidRPr="000F2423">
        <w:rPr>
          <w:rFonts w:ascii="Calibri" w:hAnsi="Calibri" w:cs="Calibri"/>
          <w:sz w:val="24"/>
          <w:szCs w:val="24"/>
        </w:rPr>
        <w:t xml:space="preserve">Generate maximum-intensity </w:t>
      </w:r>
      <w:r w:rsidR="00A8488E" w:rsidRPr="000F2423">
        <w:rPr>
          <w:rFonts w:ascii="Calibri" w:hAnsi="Calibri" w:cs="Calibri"/>
          <w:sz w:val="24"/>
          <w:szCs w:val="24"/>
        </w:rPr>
        <w:t>projections for individual and merged fluorescence channels to visualize three-dimensional data in a two-dimensional image</w:t>
      </w:r>
      <w:r w:rsidR="00611033" w:rsidRPr="000F2423">
        <w:rPr>
          <w:rFonts w:ascii="Calibri" w:hAnsi="Calibri" w:cs="Calibri"/>
          <w:sz w:val="24"/>
          <w:szCs w:val="24"/>
        </w:rPr>
        <w:t>.</w:t>
      </w:r>
    </w:p>
    <w:p w14:paraId="4E38ED31" w14:textId="77777777" w:rsidR="00CC619B" w:rsidRPr="000F2423" w:rsidRDefault="00CC619B" w:rsidP="000F2423">
      <w:pPr>
        <w:pStyle w:val="ListParagraph"/>
        <w:spacing w:after="0" w:line="240" w:lineRule="auto"/>
        <w:ind w:left="0"/>
        <w:jc w:val="both"/>
        <w:rPr>
          <w:rFonts w:ascii="Calibri" w:hAnsi="Calibri" w:cs="Calibri"/>
          <w:sz w:val="24"/>
          <w:szCs w:val="24"/>
        </w:rPr>
      </w:pPr>
    </w:p>
    <w:p w14:paraId="46407DFC" w14:textId="65058723" w:rsidR="00D27BE8" w:rsidRPr="000F2423" w:rsidRDefault="008B765D" w:rsidP="000F2423">
      <w:pPr>
        <w:tabs>
          <w:tab w:val="left" w:pos="5547"/>
        </w:tabs>
        <w:rPr>
          <w:b/>
          <w:bCs/>
        </w:rPr>
      </w:pPr>
      <w:r w:rsidRPr="000F2423">
        <w:rPr>
          <w:b/>
          <w:bCs/>
        </w:rPr>
        <w:t>REPRESENTATIVE RESULTS:</w:t>
      </w:r>
      <w:r w:rsidR="007E059B" w:rsidRPr="000F2423">
        <w:rPr>
          <w:b/>
          <w:bCs/>
        </w:rPr>
        <w:tab/>
      </w:r>
    </w:p>
    <w:p w14:paraId="0A75B55A" w14:textId="5D1A6AC7" w:rsidR="00D67FEA" w:rsidRPr="000F2423" w:rsidRDefault="00D27BE8" w:rsidP="000F2423">
      <w:r w:rsidRPr="000F2423">
        <w:t xml:space="preserve">Using </w:t>
      </w:r>
      <w:r w:rsidR="008B765D" w:rsidRPr="000F2423">
        <w:t>the</w:t>
      </w:r>
      <w:r w:rsidRPr="000F2423">
        <w:t xml:space="preserve"> new method, murine gastric Swiss rolls included all three major regions of the stomach</w:t>
      </w:r>
      <w:r w:rsidR="00A1143F" w:rsidRPr="000F2423">
        <w:t>:</w:t>
      </w:r>
      <w:r w:rsidRPr="000F2423">
        <w:t xml:space="preserve"> fundus, corpus, and antrum, along with a small portion of </w:t>
      </w:r>
      <w:r w:rsidR="00A1143F" w:rsidRPr="000F2423">
        <w:t xml:space="preserve">the </w:t>
      </w:r>
      <w:r w:rsidRPr="000F2423">
        <w:t xml:space="preserve">esophagus and </w:t>
      </w:r>
      <w:r w:rsidR="00A1143F" w:rsidRPr="000F2423">
        <w:t xml:space="preserve">the </w:t>
      </w:r>
      <w:r w:rsidRPr="000F2423">
        <w:t xml:space="preserve">duodenum </w:t>
      </w:r>
      <w:r w:rsidR="00A1143F" w:rsidRPr="000F2423">
        <w:t xml:space="preserve">in </w:t>
      </w:r>
      <w:r w:rsidRPr="000F2423">
        <w:t xml:space="preserve">a single </w:t>
      </w:r>
      <w:r w:rsidR="00A1143F" w:rsidRPr="000F2423">
        <w:t>section</w:t>
      </w:r>
      <w:r w:rsidRPr="000F2423">
        <w:t xml:space="preserve">. Including the entire stomach in one section </w:t>
      </w:r>
      <w:r w:rsidR="00A1143F" w:rsidRPr="000F2423">
        <w:t>allows</w:t>
      </w:r>
      <w:r w:rsidRPr="000F2423">
        <w:t xml:space="preserve"> comprehensive regional analysis (</w:t>
      </w:r>
      <w:r w:rsidRPr="000F2423">
        <w:rPr>
          <w:b/>
          <w:bCs/>
        </w:rPr>
        <w:t>Figure 1</w:t>
      </w:r>
      <w:r w:rsidRPr="000F2423">
        <w:t xml:space="preserve">). </w:t>
      </w:r>
      <w:r w:rsidR="005F67C5" w:rsidRPr="000F2423">
        <w:t>Hematoxylin and eosin (H&amp;E) staining of w</w:t>
      </w:r>
      <w:r w:rsidRPr="000F2423">
        <w:t>hole image</w:t>
      </w:r>
      <w:r w:rsidR="00A1143F" w:rsidRPr="000F2423">
        <w:t>s</w:t>
      </w:r>
      <w:r w:rsidRPr="000F2423">
        <w:t xml:space="preserve"> of the </w:t>
      </w:r>
      <w:r w:rsidR="00A1143F" w:rsidRPr="000F2423">
        <w:t xml:space="preserve">stomach </w:t>
      </w:r>
      <w:r w:rsidRPr="000F2423">
        <w:t>Swiss roll</w:t>
      </w:r>
      <w:r w:rsidR="00A1143F" w:rsidRPr="000F2423">
        <w:t>s</w:t>
      </w:r>
      <w:r w:rsidRPr="000F2423">
        <w:t xml:space="preserve"> demonstrated well-preserved gastric architecture across all regions, </w:t>
      </w:r>
      <w:r w:rsidR="00A1143F" w:rsidRPr="000F2423">
        <w:t xml:space="preserve">allowing </w:t>
      </w:r>
      <w:r w:rsidRPr="000F2423">
        <w:t xml:space="preserve">clear visualization of the </w:t>
      </w:r>
      <w:r w:rsidR="00A1143F" w:rsidRPr="000F2423">
        <w:t>mucosal</w:t>
      </w:r>
      <w:r w:rsidRPr="000F2423">
        <w:t>, submucosa</w:t>
      </w:r>
      <w:r w:rsidR="00A1143F" w:rsidRPr="000F2423">
        <w:t>l</w:t>
      </w:r>
      <w:r w:rsidRPr="000F2423">
        <w:t>, and muscularis layers (</w:t>
      </w:r>
      <w:r w:rsidRPr="000F2423">
        <w:rPr>
          <w:b/>
          <w:bCs/>
        </w:rPr>
        <w:t>Figure 3</w:t>
      </w:r>
      <w:r w:rsidRPr="000F2423">
        <w:t xml:space="preserve">). </w:t>
      </w:r>
      <w:r w:rsidRPr="000F2423">
        <w:rPr>
          <w:b/>
          <w:bCs/>
        </w:rPr>
        <w:t xml:space="preserve">Figure </w:t>
      </w:r>
      <w:r w:rsidR="005F67C5" w:rsidRPr="000F2423">
        <w:rPr>
          <w:b/>
          <w:bCs/>
        </w:rPr>
        <w:t>4</w:t>
      </w:r>
      <w:r w:rsidRPr="000F2423">
        <w:rPr>
          <w:b/>
          <w:bCs/>
        </w:rPr>
        <w:t xml:space="preserve"> </w:t>
      </w:r>
      <w:r w:rsidRPr="000F2423">
        <w:t xml:space="preserve">shows representative immunofluorescent staining </w:t>
      </w:r>
      <w:r w:rsidR="00A1143F" w:rsidRPr="000F2423">
        <w:t xml:space="preserve">of </w:t>
      </w:r>
      <w:r w:rsidRPr="000F2423">
        <w:t xml:space="preserve">interstitial cells of Cajal (ICC; pacemaker cells that generate rhythmic slow waves </w:t>
      </w:r>
      <w:r w:rsidR="00A1143F" w:rsidRPr="000F2423">
        <w:t xml:space="preserve">underlying phasic </w:t>
      </w:r>
      <w:r w:rsidRPr="000F2423">
        <w:t>gut motility</w:t>
      </w:r>
      <w:r w:rsidR="00A1143F" w:rsidRPr="000F2423">
        <w:t>;</w:t>
      </w:r>
      <w:r w:rsidRPr="000F2423">
        <w:t xml:space="preserve"> identified by KIT and ANO1), enteric neurons (neurons of the enteric nervous system that coordinate gastrointestinal motility</w:t>
      </w:r>
      <w:r w:rsidR="00A1143F" w:rsidRPr="000F2423">
        <w:t>; identified by TUBB3 immunostaining</w:t>
      </w:r>
      <w:r w:rsidRPr="000F2423">
        <w:t xml:space="preserve">), and nuclei (DAPI). </w:t>
      </w:r>
      <w:r w:rsidR="002A12E2" w:rsidRPr="000F2423">
        <w:t xml:space="preserve">In </w:t>
      </w:r>
      <w:r w:rsidR="008B765D" w:rsidRPr="000F2423">
        <w:t xml:space="preserve">the </w:t>
      </w:r>
      <w:r w:rsidR="002A12E2" w:rsidRPr="000F2423">
        <w:t xml:space="preserve">gastric mucosa, KIT is also expressed in </w:t>
      </w:r>
      <w:r w:rsidR="00891C37" w:rsidRPr="000F2423">
        <w:t>P</w:t>
      </w:r>
      <w:r w:rsidR="002A12E2" w:rsidRPr="000F2423">
        <w:t>aneth and goblet cells as previously reported</w:t>
      </w:r>
      <w:r w:rsidR="00BD1A88" w:rsidRPr="000F2423">
        <w:fldChar w:fldCharType="begin">
          <w:fldData xml:space="preserve">PEVuZE5vdGU+PENpdGU+PEF1dGhvcj5Sb3RoZW5iZXJnPC9BdXRob3I+PFllYXI+MjAxMjwvWWVh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</w:fldData>
        </w:fldChar>
      </w:r>
      <w:r w:rsidR="00BD1A88" w:rsidRPr="000F2423">
        <w:instrText xml:space="preserve"> ADDIN EN.CITE </w:instrText>
      </w:r>
      <w:r w:rsidR="00BD1A88" w:rsidRPr="000F2423">
        <w:fldChar w:fldCharType="begin">
          <w:fldData xml:space="preserve">PEVuZE5vdGU+PENpdGU+PEF1dGhvcj5Sb3RoZW5iZXJnPC9BdXRob3I+PFllYXI+MjAxMjwvWWVh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</w:fldData>
        </w:fldChar>
      </w:r>
      <w:r w:rsidR="00BD1A88" w:rsidRPr="000F2423">
        <w:instrText xml:space="preserve"> ADDIN EN.CITE.DATA </w:instrText>
      </w:r>
      <w:r w:rsidR="00BD1A88" w:rsidRPr="000F2423">
        <w:fldChar w:fldCharType="end"/>
      </w:r>
      <w:r w:rsidR="00BD1A88" w:rsidRPr="000F2423">
        <w:fldChar w:fldCharType="separate"/>
      </w:r>
      <w:r w:rsidR="00BD1A88" w:rsidRPr="000F2423">
        <w:rPr>
          <w:noProof/>
          <w:vertAlign w:val="superscript"/>
        </w:rPr>
        <w:t>9</w:t>
      </w:r>
      <w:r w:rsidR="008B765D" w:rsidRPr="000F2423">
        <w:rPr>
          <w:noProof/>
          <w:vertAlign w:val="superscript"/>
        </w:rPr>
        <w:t>–</w:t>
      </w:r>
      <w:r w:rsidR="00BD1A88" w:rsidRPr="000F2423">
        <w:rPr>
          <w:noProof/>
          <w:vertAlign w:val="superscript"/>
        </w:rPr>
        <w:t>11</w:t>
      </w:r>
      <w:r w:rsidR="00BD1A88" w:rsidRPr="000F2423">
        <w:fldChar w:fldCharType="end"/>
      </w:r>
      <w:r w:rsidR="002A12E2" w:rsidRPr="000F2423">
        <w:t xml:space="preserve">. </w:t>
      </w:r>
      <w:r w:rsidR="00AB3DD8" w:rsidRPr="000F2423">
        <w:t>ANO1 is also highly expressed in the gastric epithelium, particularly in the columnar epithelial cells of the fundus, consistent with its role in chloride transport and mucosal secretion</w:t>
      </w:r>
      <w:r w:rsidR="00AB3DD8" w:rsidRPr="000F2423">
        <w:fldChar w:fldCharType="begin">
          <w:fldData xml:space="preserve">PEVuZE5vdGU+PENpdGU+PEF1dGhvcj5MZWU8L0F1dGhvcj48WWVhcj4yMDE5PC9ZZWFyPjxSZWNO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=
</w:fldData>
        </w:fldChar>
      </w:r>
      <w:r w:rsidR="00AB3DD8" w:rsidRPr="000F2423">
        <w:instrText xml:space="preserve"> ADDIN EN.CITE </w:instrText>
      </w:r>
      <w:r w:rsidR="00AB3DD8" w:rsidRPr="000F2423">
        <w:fldChar w:fldCharType="begin">
          <w:fldData xml:space="preserve">PEVuZE5vdGU+PENpdGU+PEF1dGhvcj5MZWU8L0F1dGhvcj48WWVhcj4yMDE5PC9ZZWFyPjxSZWNO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=
</w:fldData>
        </w:fldChar>
      </w:r>
      <w:r w:rsidR="00AB3DD8" w:rsidRPr="000F2423">
        <w:instrText xml:space="preserve"> ADDIN EN.CITE.DATA </w:instrText>
      </w:r>
      <w:r w:rsidR="00AB3DD8" w:rsidRPr="000F2423">
        <w:fldChar w:fldCharType="end"/>
      </w:r>
      <w:r w:rsidR="00AB3DD8" w:rsidRPr="000F2423">
        <w:fldChar w:fldCharType="separate"/>
      </w:r>
      <w:r w:rsidR="00AB3DD8" w:rsidRPr="000F2423">
        <w:rPr>
          <w:noProof/>
          <w:vertAlign w:val="superscript"/>
        </w:rPr>
        <w:t>11</w:t>
      </w:r>
      <w:r w:rsidR="00AB3DD8" w:rsidRPr="000F2423">
        <w:fldChar w:fldCharType="end"/>
      </w:r>
      <w:r w:rsidR="00AB3DD8" w:rsidRPr="000F2423">
        <w:t xml:space="preserve">. </w:t>
      </w:r>
      <w:r w:rsidR="002A12E2" w:rsidRPr="000F2423">
        <w:t>In addition, TUBB</w:t>
      </w:r>
      <w:r w:rsidR="00216D5E" w:rsidRPr="000F2423">
        <w:t>3</w:t>
      </w:r>
      <w:r w:rsidR="002A12E2" w:rsidRPr="000F2423">
        <w:t xml:space="preserve"> is expressed in certain gastric endocrine cells and mucus-secreting cells</w:t>
      </w:r>
      <w:r w:rsidR="00BD1A88" w:rsidRPr="000F2423">
        <w:t>, according to data from the Human Protein Atlas</w:t>
      </w:r>
      <w:r w:rsidR="00BD1A88" w:rsidRPr="000F2423">
        <w:fldChar w:fldCharType="begin">
          <w:fldData xml:space="preserve">PEVuZE5vdGU+PENpdGU+PEF1dGhvcj5VaGxlbjwvQXV0aG9yPjxZZWFyPjIwMTU8L1llYXI+PFJl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</w:fldData>
        </w:fldChar>
      </w:r>
      <w:r w:rsidR="00BD1A88" w:rsidRPr="000F2423">
        <w:instrText xml:space="preserve"> ADDIN EN.CITE </w:instrText>
      </w:r>
      <w:r w:rsidR="00BD1A88" w:rsidRPr="000F2423">
        <w:fldChar w:fldCharType="begin">
          <w:fldData xml:space="preserve">PEVuZE5vdGU+PENpdGU+PEF1dGhvcj5VaGxlbjwvQXV0aG9yPjxZZWFyPjIwMTU8L1llYXI+PFJl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</w:fldData>
        </w:fldChar>
      </w:r>
      <w:r w:rsidR="00BD1A88" w:rsidRPr="000F2423">
        <w:instrText xml:space="preserve"> ADDIN EN.CITE.DATA </w:instrText>
      </w:r>
      <w:r w:rsidR="00BD1A88" w:rsidRPr="000F2423">
        <w:fldChar w:fldCharType="end"/>
      </w:r>
      <w:r w:rsidR="00BD1A88" w:rsidRPr="000F2423">
        <w:fldChar w:fldCharType="separate"/>
      </w:r>
      <w:r w:rsidR="00BD1A88" w:rsidRPr="000F2423">
        <w:rPr>
          <w:noProof/>
          <w:vertAlign w:val="superscript"/>
        </w:rPr>
        <w:t>12,13</w:t>
      </w:r>
      <w:r w:rsidR="00BD1A88" w:rsidRPr="000F2423">
        <w:fldChar w:fldCharType="end"/>
      </w:r>
      <w:r w:rsidR="002A12E2" w:rsidRPr="000F2423">
        <w:t xml:space="preserve">. </w:t>
      </w:r>
      <w:r w:rsidR="003C375C" w:rsidRPr="000F2423">
        <w:rPr>
          <w:b/>
          <w:bCs/>
        </w:rPr>
        <w:t xml:space="preserve">Figure 5 </w:t>
      </w:r>
      <w:r w:rsidR="003C375C" w:rsidRPr="000F2423">
        <w:t xml:space="preserve">shows representative immunofluorescent staining of </w:t>
      </w:r>
      <w:r w:rsidR="00911B65" w:rsidRPr="000F2423">
        <w:t xml:space="preserve">smooth muscle cells labeled by MYH11, gastric </w:t>
      </w:r>
      <w:r w:rsidR="00AB3DD8" w:rsidRPr="000F2423">
        <w:t xml:space="preserve">mucosal </w:t>
      </w:r>
      <w:r w:rsidR="00911B65" w:rsidRPr="000F2423">
        <w:t xml:space="preserve">epithelial cells labeled by </w:t>
      </w:r>
      <w:r w:rsidR="00AB3DD8" w:rsidRPr="000F2423">
        <w:t>E-cadherin</w:t>
      </w:r>
      <w:r w:rsidR="00911B65" w:rsidRPr="000F2423">
        <w:t>, and ICC labeled by KIT. MYH11 is also expressed in myofibroblast</w:t>
      </w:r>
      <w:r w:rsidR="00556FD3" w:rsidRPr="000F2423">
        <w:t>s</w:t>
      </w:r>
      <w:r w:rsidR="00911B65" w:rsidRPr="000F2423">
        <w:t xml:space="preserve"> in </w:t>
      </w:r>
      <w:r w:rsidR="0092083A" w:rsidRPr="000F2423">
        <w:t xml:space="preserve">the </w:t>
      </w:r>
      <w:r w:rsidR="00911B65" w:rsidRPr="000F2423">
        <w:t>gastric mucosa, as reported previously</w:t>
      </w:r>
      <w:r w:rsidR="00911B65" w:rsidRPr="000F2423">
        <w:fldChar w:fldCharType="begin">
          <w:fldData xml:space="preserve">PEVuZE5vdGU+PENpdGU+PEF1dGhvcj5TYW4gUm9tYW48L0F1dGhvcj48WWVhcj4yMDE0PC9ZZWFy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</w:fldData>
        </w:fldChar>
      </w:r>
      <w:r w:rsidR="00911B65" w:rsidRPr="000F2423">
        <w:instrText xml:space="preserve"> ADDIN EN.CITE </w:instrText>
      </w:r>
      <w:r w:rsidR="00911B65" w:rsidRPr="000F2423">
        <w:fldChar w:fldCharType="begin">
          <w:fldData xml:space="preserve">PEVuZE5vdGU+PENpdGU+PEF1dGhvcj5TYW4gUm9tYW48L0F1dGhvcj48WWVhcj4yMDE0PC9ZZWFy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</w:fldData>
        </w:fldChar>
      </w:r>
      <w:r w:rsidR="00911B65" w:rsidRPr="000F2423">
        <w:instrText xml:space="preserve"> ADDIN EN.CITE.DATA </w:instrText>
      </w:r>
      <w:r w:rsidR="00911B65" w:rsidRPr="000F2423">
        <w:fldChar w:fldCharType="end"/>
      </w:r>
      <w:r w:rsidR="00911B65" w:rsidRPr="000F2423">
        <w:fldChar w:fldCharType="separate"/>
      </w:r>
      <w:r w:rsidR="00911B65" w:rsidRPr="000F2423">
        <w:rPr>
          <w:noProof/>
          <w:vertAlign w:val="superscript"/>
        </w:rPr>
        <w:t>14</w:t>
      </w:r>
      <w:r w:rsidR="00911B65" w:rsidRPr="000F2423">
        <w:fldChar w:fldCharType="end"/>
      </w:r>
      <w:r w:rsidR="00911B65" w:rsidRPr="000F2423">
        <w:t xml:space="preserve">. </w:t>
      </w:r>
      <w:r w:rsidR="0000008F" w:rsidRPr="000F2423">
        <w:t>Together, t</w:t>
      </w:r>
      <w:r w:rsidR="00911B65" w:rsidRPr="000F2423">
        <w:t>hese immunofluorescence results confirm that our protocol preserves tissue architectur</w:t>
      </w:r>
      <w:r w:rsidR="00AB3DD8" w:rsidRPr="000F2423">
        <w:t xml:space="preserve">e. </w:t>
      </w:r>
    </w:p>
    <w:p w14:paraId="65EEC0BF" w14:textId="31AE5A1F" w:rsidR="00D67FEA" w:rsidRPr="000F2423" w:rsidRDefault="00D67FEA" w:rsidP="000F2423">
      <w:pPr>
        <w:rPr>
          <w:b/>
        </w:rPr>
      </w:pPr>
    </w:p>
    <w:p w14:paraId="5BE0F66E" w14:textId="61479261" w:rsidR="006E4797" w:rsidRPr="000F2423" w:rsidRDefault="00551D82" w:rsidP="000F2423">
      <w:pPr>
        <w:rPr>
          <w:iCs/>
        </w:rPr>
      </w:pPr>
      <w:r w:rsidRPr="000F2423">
        <w:rPr>
          <w:b/>
        </w:rPr>
        <w:t>FIGURE LEGENDS:</w:t>
      </w:r>
    </w:p>
    <w:p w14:paraId="05AED7C7" w14:textId="77777777" w:rsidR="008B765D" w:rsidRPr="000F2423" w:rsidRDefault="008B765D" w:rsidP="000F2423">
      <w:pPr>
        <w:rPr>
          <w:iCs/>
        </w:rPr>
      </w:pPr>
    </w:p>
    <w:p w14:paraId="30E6A9E2" w14:textId="78EBDE56" w:rsidR="006566F3" w:rsidRPr="000F2423" w:rsidRDefault="006566F3" w:rsidP="000F2423">
      <w:pPr>
        <w:tabs>
          <w:tab w:val="left" w:pos="1166"/>
          <w:tab w:val="center" w:pos="4320"/>
          <w:tab w:val="right" w:pos="8640"/>
        </w:tabs>
        <w:suppressAutoHyphens/>
        <w:rPr>
          <w:b/>
          <w:bCs/>
        </w:rPr>
      </w:pPr>
      <w:r w:rsidRPr="000F2423">
        <w:rPr>
          <w:b/>
          <w:bCs/>
        </w:rPr>
        <w:t>Figure 1</w:t>
      </w:r>
      <w:r w:rsidR="00DE6E79" w:rsidRPr="000F2423">
        <w:rPr>
          <w:b/>
          <w:bCs/>
        </w:rPr>
        <w:t xml:space="preserve">: </w:t>
      </w:r>
      <w:r w:rsidRPr="000F2423">
        <w:rPr>
          <w:b/>
          <w:bCs/>
        </w:rPr>
        <w:t xml:space="preserve">Preparation of “Swiss roll” of </w:t>
      </w:r>
      <w:r w:rsidR="00DE6E79" w:rsidRPr="000F2423">
        <w:rPr>
          <w:b/>
          <w:bCs/>
        </w:rPr>
        <w:t xml:space="preserve">the </w:t>
      </w:r>
      <w:r w:rsidRPr="000F2423">
        <w:rPr>
          <w:b/>
          <w:bCs/>
        </w:rPr>
        <w:t>mouse stomach for cryosectioning.</w:t>
      </w:r>
      <w:r w:rsidR="00DE6E79" w:rsidRPr="000F2423">
        <w:rPr>
          <w:b/>
          <w:bCs/>
        </w:rPr>
        <w:t xml:space="preserve"> </w:t>
      </w:r>
      <w:r w:rsidRPr="000F2423">
        <w:t>(</w:t>
      </w:r>
      <w:r w:rsidRPr="000F2423">
        <w:rPr>
          <w:b/>
          <w:bCs/>
        </w:rPr>
        <w:t>A</w:t>
      </w:r>
      <w:r w:rsidRPr="000F2423">
        <w:t>) The whole stomach is placed in a black silicone-coated dissection dish filled with cold phosphate-buffered saline (PBS) immediately after removal to preserve tissue integrity. (</w:t>
      </w:r>
      <w:r w:rsidRPr="000F2423">
        <w:rPr>
          <w:b/>
          <w:bCs/>
        </w:rPr>
        <w:t>B</w:t>
      </w:r>
      <w:r w:rsidRPr="000F2423">
        <w:t>) The stomach is opened along the midpoint of the duodenum.</w:t>
      </w:r>
      <w:r w:rsidR="004B2421" w:rsidRPr="000F2423">
        <w:t xml:space="preserve"> </w:t>
      </w:r>
      <w:r w:rsidRPr="000F2423">
        <w:t>(</w:t>
      </w:r>
      <w:r w:rsidRPr="000F2423">
        <w:rPr>
          <w:b/>
          <w:bCs/>
        </w:rPr>
        <w:t>C</w:t>
      </w:r>
      <w:r w:rsidRPr="000F2423">
        <w:t>) The stomach is gently stretched and pinned in the dish to lay flat without applying excessive tension. A red dashed line is outlined along the tissue to indicate where it should be trimmed to facilitate rolling. (</w:t>
      </w:r>
      <w:r w:rsidRPr="000F2423">
        <w:rPr>
          <w:b/>
          <w:bCs/>
        </w:rPr>
        <w:t>D</w:t>
      </w:r>
      <w:r w:rsidRPr="000F2423">
        <w:t xml:space="preserve">) The opened and fixed stomach is placed on PBS-moistened filter paper in preparation for rolling into a compact configuration. </w:t>
      </w:r>
      <w:r w:rsidR="00B209DF" w:rsidRPr="000F2423">
        <w:t xml:space="preserve">The red arrow shows the direction of stomach rolling. </w:t>
      </w:r>
      <w:r w:rsidRPr="000F2423">
        <w:t>(</w:t>
      </w:r>
      <w:r w:rsidRPr="000F2423">
        <w:rPr>
          <w:b/>
          <w:bCs/>
        </w:rPr>
        <w:t>E</w:t>
      </w:r>
      <w:r w:rsidRPr="000F2423">
        <w:t xml:space="preserve">) Tissue pieces are embedded in </w:t>
      </w:r>
      <w:r w:rsidR="00611033" w:rsidRPr="000F2423">
        <w:t>optimal cutting temperature (O.C.T.) compound</w:t>
      </w:r>
      <w:r w:rsidRPr="000F2423">
        <w:t xml:space="preserve"> and frozen on dry ice in preparation for cryosectioning.</w:t>
      </w:r>
      <w:r w:rsidR="004B2421" w:rsidRPr="000F2423">
        <w:t xml:space="preserve"> </w:t>
      </w:r>
      <w:r w:rsidRPr="000F2423">
        <w:t>(</w:t>
      </w:r>
      <w:r w:rsidRPr="000F2423">
        <w:rPr>
          <w:b/>
          <w:bCs/>
        </w:rPr>
        <w:t>F</w:t>
      </w:r>
      <w:r w:rsidRPr="000F2423">
        <w:t>) The frozen blocks are stored at −80 °C and cryosectioned at 5</w:t>
      </w:r>
      <w:r w:rsidR="00471827" w:rsidRPr="000F2423">
        <w:t>-</w:t>
      </w:r>
      <w:r w:rsidRPr="000F2423">
        <w:t>μm thickness for downstream analysis.</w:t>
      </w:r>
    </w:p>
    <w:p w14:paraId="11719367" w14:textId="77777777" w:rsidR="007E5482" w:rsidRPr="000F2423" w:rsidRDefault="007E5482" w:rsidP="000F2423">
      <w:pPr>
        <w:rPr>
          <w:b/>
          <w:bCs/>
        </w:rPr>
      </w:pPr>
    </w:p>
    <w:p w14:paraId="35819833" w14:textId="5FBE442A" w:rsidR="007E5482" w:rsidRPr="000F2423" w:rsidRDefault="007E5482" w:rsidP="000F2423">
      <w:r w:rsidRPr="000F2423">
        <w:rPr>
          <w:b/>
          <w:bCs/>
        </w:rPr>
        <w:t>Figure 2: ND Acquisition setup and saturation visualization during Z-stack imaging.</w:t>
      </w:r>
      <w:r w:rsidR="0084141F" w:rsidRPr="000F2423">
        <w:t xml:space="preserve"> </w:t>
      </w:r>
      <w:r w:rsidRPr="000F2423">
        <w:t>(</w:t>
      </w:r>
      <w:r w:rsidRPr="000F2423">
        <w:rPr>
          <w:b/>
          <w:bCs/>
        </w:rPr>
        <w:t>A</w:t>
      </w:r>
      <w:r w:rsidRPr="000F2423">
        <w:t xml:space="preserve">) Laser and detector settings configured in the </w:t>
      </w:r>
      <w:r w:rsidR="00B3599B" w:rsidRPr="000F2423">
        <w:t>confocal imaging software</w:t>
      </w:r>
      <w:r w:rsidRPr="000F2423">
        <w:t xml:space="preserve"> for multi-channel spectral imaging. Four fluorophores are used: 4′,6-diamidino-2-phenylindole (DAPI), Alexa Fluor 488 (AF488), Alexa Fluor 555 (AF555), and Alexa Fluor 647 (AF647), each paired with corresponding excitation lasers and emission detectors. The spectral graph displays excitation and emission curves, allowing adjustment to minimize crosstalk and optimize signal detection. (</w:t>
      </w:r>
      <w:r w:rsidRPr="000F2423">
        <w:rPr>
          <w:b/>
          <w:bCs/>
        </w:rPr>
        <w:t>B</w:t>
      </w:r>
      <w:r w:rsidRPr="000F2423">
        <w:t>) Exposure settings are adjusted individually for each fluorophore to avoid pixel saturation and preserve detail in high-intensity regions. (</w:t>
      </w:r>
      <w:r w:rsidRPr="000F2423">
        <w:rPr>
          <w:b/>
          <w:bCs/>
        </w:rPr>
        <w:t>C</w:t>
      </w:r>
      <w:r w:rsidRPr="000F2423">
        <w:t>) Large image acquisition setting (e.g.,</w:t>
      </w:r>
      <w:r w:rsidR="000128D8" w:rsidRPr="000F2423">
        <w:t xml:space="preserve"> 6</w:t>
      </w:r>
      <w:r w:rsidRPr="000F2423">
        <w:t> × </w:t>
      </w:r>
      <w:r w:rsidR="000128D8" w:rsidRPr="000F2423">
        <w:t>6</w:t>
      </w:r>
      <w:r w:rsidRPr="000F2423">
        <w:t xml:space="preserve"> fields) enables visualization of the entire gastric Swiss roll; image field size should be adjusted according to the size and compactness of the rolled tissue. (</w:t>
      </w:r>
      <w:r w:rsidRPr="000F2423">
        <w:rPr>
          <w:b/>
          <w:bCs/>
        </w:rPr>
        <w:t>D</w:t>
      </w:r>
      <w:r w:rsidRPr="000F2423">
        <w:t>) ND Acquisition window showing Z-stack parameter settings. The Z range is defined by selecting the top and bottom positions of the gastric muscle, with eight steps configured to capture the full depth of the tissue for three-dimensional (3D) analysis.</w:t>
      </w:r>
    </w:p>
    <w:p w14:paraId="1B1A7C57" w14:textId="77777777" w:rsidR="000017C6" w:rsidRPr="000F2423" w:rsidRDefault="000017C6" w:rsidP="000F2423">
      <w:pPr>
        <w:tabs>
          <w:tab w:val="left" w:pos="1166"/>
          <w:tab w:val="center" w:pos="4320"/>
          <w:tab w:val="right" w:pos="8640"/>
        </w:tabs>
        <w:suppressAutoHyphens/>
      </w:pPr>
    </w:p>
    <w:p w14:paraId="017D5824" w14:textId="3E7D10F9" w:rsidR="008A74CA" w:rsidRPr="000F2423" w:rsidRDefault="000017C6" w:rsidP="000F2423">
      <w:pPr>
        <w:rPr>
          <w:b/>
          <w:bCs/>
        </w:rPr>
      </w:pPr>
      <w:r w:rsidRPr="000F2423">
        <w:rPr>
          <w:b/>
          <w:bCs/>
        </w:rPr>
        <w:t>Figure 3</w:t>
      </w:r>
      <w:r w:rsidR="00E66495" w:rsidRPr="000F2423">
        <w:rPr>
          <w:b/>
          <w:bCs/>
        </w:rPr>
        <w:t xml:space="preserve">: </w:t>
      </w:r>
      <w:r w:rsidR="00471827" w:rsidRPr="000F2423">
        <w:rPr>
          <w:b/>
          <w:bCs/>
        </w:rPr>
        <w:t xml:space="preserve">Image </w:t>
      </w:r>
      <w:r w:rsidRPr="000F2423">
        <w:rPr>
          <w:b/>
          <w:bCs/>
        </w:rPr>
        <w:t xml:space="preserve">of </w:t>
      </w:r>
      <w:r w:rsidR="00471827" w:rsidRPr="000F2423">
        <w:rPr>
          <w:b/>
          <w:bCs/>
        </w:rPr>
        <w:t xml:space="preserve">a hematoxylin- and eosin-stained </w:t>
      </w:r>
      <w:r w:rsidRPr="000F2423">
        <w:rPr>
          <w:b/>
          <w:bCs/>
        </w:rPr>
        <w:t>mouse stomach</w:t>
      </w:r>
      <w:r w:rsidR="00471827" w:rsidRPr="000F2423">
        <w:rPr>
          <w:b/>
          <w:bCs/>
        </w:rPr>
        <w:t xml:space="preserve"> Swiss roll</w:t>
      </w:r>
      <w:r w:rsidRPr="000F2423">
        <w:rPr>
          <w:b/>
          <w:bCs/>
        </w:rPr>
        <w:t>.</w:t>
      </w:r>
      <w:r w:rsidR="00E66495" w:rsidRPr="000F2423">
        <w:rPr>
          <w:b/>
          <w:bCs/>
        </w:rPr>
        <w:t xml:space="preserve"> </w:t>
      </w:r>
      <w:r w:rsidRPr="000F2423">
        <w:t xml:space="preserve">Tile scanning demonstrates the ability to visualize </w:t>
      </w:r>
      <w:r w:rsidR="00195615" w:rsidRPr="000F2423">
        <w:t>the</w:t>
      </w:r>
      <w:r w:rsidRPr="000F2423">
        <w:t xml:space="preserve"> entire</w:t>
      </w:r>
      <w:r w:rsidR="008A74CA" w:rsidRPr="000F2423">
        <w:t xml:space="preserve"> gastric Swiss roll from an 8-week-old female C57BL/6J mouse</w:t>
      </w:r>
      <w:r w:rsidRPr="000F2423">
        <w:t>.</w:t>
      </w:r>
      <w:r w:rsidR="00824FB8" w:rsidRPr="000F2423">
        <w:t xml:space="preserve"> </w:t>
      </w:r>
      <w:r w:rsidR="008A74CA" w:rsidRPr="000F2423">
        <w:t>Major anatomical regions are indicated, including the esophagus</w:t>
      </w:r>
      <w:r w:rsidR="00053BA1" w:rsidRPr="000F2423">
        <w:t xml:space="preserve"> (red </w:t>
      </w:r>
      <w:r w:rsidR="00425E6B" w:rsidRPr="000F2423">
        <w:t>dot</w:t>
      </w:r>
      <w:r w:rsidR="00195615" w:rsidRPr="000F2423">
        <w:t>ted</w:t>
      </w:r>
      <w:r w:rsidR="00425E6B" w:rsidRPr="000F2423">
        <w:t xml:space="preserve"> </w:t>
      </w:r>
      <w:r w:rsidR="00053BA1" w:rsidRPr="000F2423">
        <w:t>line)</w:t>
      </w:r>
      <w:r w:rsidR="008A74CA" w:rsidRPr="000F2423">
        <w:t xml:space="preserve">, </w:t>
      </w:r>
      <w:r w:rsidR="00216D5E" w:rsidRPr="000F2423">
        <w:t xml:space="preserve">lower esophageal sphincter (purple dotted line), </w:t>
      </w:r>
      <w:r w:rsidR="008A74CA" w:rsidRPr="000F2423">
        <w:t>fundus</w:t>
      </w:r>
      <w:r w:rsidR="00053BA1" w:rsidRPr="000F2423">
        <w:t xml:space="preserve"> (black </w:t>
      </w:r>
      <w:r w:rsidR="00425E6B" w:rsidRPr="000F2423">
        <w:t>dot</w:t>
      </w:r>
      <w:r w:rsidR="00195615" w:rsidRPr="000F2423">
        <w:t>ted</w:t>
      </w:r>
      <w:r w:rsidR="00425E6B" w:rsidRPr="000F2423">
        <w:t xml:space="preserve"> </w:t>
      </w:r>
      <w:r w:rsidR="00053BA1" w:rsidRPr="000F2423">
        <w:t>line)</w:t>
      </w:r>
      <w:r w:rsidR="008A74CA" w:rsidRPr="000F2423">
        <w:t xml:space="preserve">, </w:t>
      </w:r>
      <w:r w:rsidR="00053BA1" w:rsidRPr="000F2423">
        <w:t>corpus (</w:t>
      </w:r>
      <w:r w:rsidR="00425E6B" w:rsidRPr="000F2423">
        <w:t>blue dot</w:t>
      </w:r>
      <w:r w:rsidR="00195615" w:rsidRPr="000F2423">
        <w:t>ted</w:t>
      </w:r>
      <w:r w:rsidR="00425E6B" w:rsidRPr="000F2423">
        <w:t xml:space="preserve"> </w:t>
      </w:r>
      <w:r w:rsidR="00053BA1" w:rsidRPr="000F2423">
        <w:t xml:space="preserve">line), </w:t>
      </w:r>
      <w:r w:rsidR="008A74CA" w:rsidRPr="000F2423">
        <w:t>antrum</w:t>
      </w:r>
      <w:r w:rsidR="00053BA1" w:rsidRPr="000F2423">
        <w:t xml:space="preserve"> (green</w:t>
      </w:r>
      <w:r w:rsidR="00425E6B" w:rsidRPr="000F2423">
        <w:t xml:space="preserve"> dot</w:t>
      </w:r>
      <w:r w:rsidR="00195615" w:rsidRPr="000F2423">
        <w:t>ted</w:t>
      </w:r>
      <w:r w:rsidR="00053BA1" w:rsidRPr="000F2423">
        <w:t xml:space="preserve"> line)</w:t>
      </w:r>
      <w:r w:rsidR="008A74CA" w:rsidRPr="000F2423">
        <w:t>, and duodenum</w:t>
      </w:r>
      <w:r w:rsidR="00053BA1" w:rsidRPr="000F2423">
        <w:t xml:space="preserve"> (</w:t>
      </w:r>
      <w:r w:rsidR="00425E6B" w:rsidRPr="000F2423">
        <w:t>orange dot</w:t>
      </w:r>
      <w:r w:rsidR="00FF6020" w:rsidRPr="000F2423">
        <w:t>ted</w:t>
      </w:r>
      <w:r w:rsidR="00053BA1" w:rsidRPr="000F2423">
        <w:t xml:space="preserve"> line)</w:t>
      </w:r>
      <w:r w:rsidR="008A74CA" w:rsidRPr="000F2423">
        <w:t>.</w:t>
      </w:r>
      <w:r w:rsidR="00824FB8" w:rsidRPr="000F2423">
        <w:t xml:space="preserve"> Scale bar: 1000 µm. </w:t>
      </w:r>
    </w:p>
    <w:p w14:paraId="237CECFF" w14:textId="77777777" w:rsidR="008A74CA" w:rsidRPr="000F2423" w:rsidRDefault="008A74CA" w:rsidP="000F2423"/>
    <w:p w14:paraId="58FB59CF" w14:textId="58DB8F5E" w:rsidR="005B08F5" w:rsidRPr="000F2423" w:rsidRDefault="005B08F5" w:rsidP="000F2423">
      <w:pPr>
        <w:autoSpaceDE w:val="0"/>
        <w:autoSpaceDN w:val="0"/>
        <w:adjustRightInd w:val="0"/>
        <w:rPr>
          <w:b/>
          <w:bCs/>
        </w:rPr>
      </w:pPr>
      <w:r w:rsidRPr="000F2423">
        <w:rPr>
          <w:b/>
          <w:bCs/>
        </w:rPr>
        <w:t xml:space="preserve">Figure </w:t>
      </w:r>
      <w:r w:rsidR="00824FB8" w:rsidRPr="000F2423">
        <w:rPr>
          <w:b/>
          <w:bCs/>
        </w:rPr>
        <w:t>4</w:t>
      </w:r>
      <w:r w:rsidR="00766E43" w:rsidRPr="000F2423">
        <w:rPr>
          <w:b/>
          <w:bCs/>
        </w:rPr>
        <w:t xml:space="preserve">: </w:t>
      </w:r>
      <w:r w:rsidRPr="000F2423">
        <w:rPr>
          <w:b/>
          <w:bCs/>
        </w:rPr>
        <w:t xml:space="preserve">Confocal images of </w:t>
      </w:r>
      <w:r w:rsidR="008D4618" w:rsidRPr="000F2423">
        <w:rPr>
          <w:b/>
          <w:bCs/>
        </w:rPr>
        <w:t xml:space="preserve">a </w:t>
      </w:r>
      <w:r w:rsidRPr="000F2423">
        <w:rPr>
          <w:b/>
          <w:bCs/>
        </w:rPr>
        <w:t xml:space="preserve">Swiss roll of </w:t>
      </w:r>
      <w:r w:rsidR="008D4618" w:rsidRPr="000F2423">
        <w:rPr>
          <w:b/>
          <w:bCs/>
        </w:rPr>
        <w:t xml:space="preserve">a </w:t>
      </w:r>
      <w:r w:rsidRPr="000F2423">
        <w:rPr>
          <w:b/>
          <w:bCs/>
        </w:rPr>
        <w:t>whole murine stomach</w:t>
      </w:r>
      <w:r w:rsidR="005701A1" w:rsidRPr="000F2423">
        <w:rPr>
          <w:b/>
          <w:bCs/>
        </w:rPr>
        <w:t>: ANO1, KIT, TUBB3</w:t>
      </w:r>
      <w:r w:rsidRPr="000F2423">
        <w:rPr>
          <w:b/>
          <w:bCs/>
        </w:rPr>
        <w:t>.</w:t>
      </w:r>
      <w:r w:rsidR="00766E43" w:rsidRPr="000F2423">
        <w:rPr>
          <w:b/>
          <w:bCs/>
        </w:rPr>
        <w:t xml:space="preserve"> </w:t>
      </w:r>
      <w:r w:rsidRPr="000F2423">
        <w:rPr>
          <w:i/>
          <w:iCs/>
        </w:rPr>
        <w:t>Top panels</w:t>
      </w:r>
      <w:r w:rsidRPr="000F2423">
        <w:t>: Representative stitched confocal images of a gastric Swiss roll from an 8-week-old female C57BL/6J mouse, showing immunostaining for ANO1 (green), KIT (cyan), TUBB3 (yellow), and nuclei (blue). The entire rolled stomach, including fundus, corpus, and antrum, is visualized. Scale bar</w:t>
      </w:r>
      <w:r w:rsidR="0079797A" w:rsidRPr="000F2423">
        <w:t>s</w:t>
      </w:r>
      <w:r w:rsidRPr="000F2423">
        <w:t xml:space="preserve">: 1000 µm. </w:t>
      </w:r>
      <w:r w:rsidRPr="000F2423">
        <w:rPr>
          <w:i/>
          <w:iCs/>
        </w:rPr>
        <w:t>Bottom panels</w:t>
      </w:r>
      <w:r w:rsidRPr="000F2423">
        <w:t>: Magnified views of the region outlined by the white dashed box in the top panels, highlighting cellular details of interstitial cells of Cajal (ANO1⁺ and KIT⁺</w:t>
      </w:r>
      <w:r w:rsidR="00A8488E" w:rsidRPr="000F2423">
        <w:t>; yellow arrows</w:t>
      </w:r>
      <w:r w:rsidRPr="000F2423">
        <w:t>) and enteric neurons (TUBB3⁺</w:t>
      </w:r>
      <w:r w:rsidR="00A8488E" w:rsidRPr="000F2423">
        <w:t xml:space="preserve">; </w:t>
      </w:r>
      <w:r w:rsidR="006C6F6B" w:rsidRPr="000F2423">
        <w:t>red</w:t>
      </w:r>
      <w:r w:rsidR="00A8488E" w:rsidRPr="000F2423">
        <w:t xml:space="preserve"> arrows</w:t>
      </w:r>
      <w:r w:rsidRPr="000F2423">
        <w:t>). Scale bar</w:t>
      </w:r>
      <w:r w:rsidR="00824FB8" w:rsidRPr="000F2423">
        <w:t>s</w:t>
      </w:r>
      <w:r w:rsidRPr="000F2423">
        <w:t>: 100 µm.</w:t>
      </w:r>
    </w:p>
    <w:p w14:paraId="291B4950" w14:textId="77777777" w:rsidR="00053BA1" w:rsidRPr="000F2423" w:rsidRDefault="00053BA1" w:rsidP="000F2423">
      <w:pPr>
        <w:autoSpaceDE w:val="0"/>
        <w:autoSpaceDN w:val="0"/>
        <w:adjustRightInd w:val="0"/>
      </w:pPr>
    </w:p>
    <w:p w14:paraId="47AB6285" w14:textId="1A46D889" w:rsidR="00053BA1" w:rsidRPr="000F2423" w:rsidRDefault="00053BA1" w:rsidP="000F2423">
      <w:pPr>
        <w:autoSpaceDE w:val="0"/>
        <w:autoSpaceDN w:val="0"/>
        <w:adjustRightInd w:val="0"/>
        <w:rPr>
          <w:b/>
          <w:bCs/>
        </w:rPr>
      </w:pPr>
      <w:r w:rsidRPr="000F2423">
        <w:rPr>
          <w:b/>
          <w:bCs/>
        </w:rPr>
        <w:t>Figure 5</w:t>
      </w:r>
      <w:r w:rsidR="00714CC1" w:rsidRPr="000F2423">
        <w:rPr>
          <w:b/>
          <w:bCs/>
        </w:rPr>
        <w:t>:</w:t>
      </w:r>
      <w:r w:rsidRPr="000F2423">
        <w:rPr>
          <w:b/>
          <w:bCs/>
        </w:rPr>
        <w:t xml:space="preserve"> Confocal images of </w:t>
      </w:r>
      <w:r w:rsidR="008D4618" w:rsidRPr="000F2423">
        <w:rPr>
          <w:b/>
          <w:bCs/>
        </w:rPr>
        <w:t xml:space="preserve">a </w:t>
      </w:r>
      <w:r w:rsidRPr="000F2423">
        <w:rPr>
          <w:b/>
          <w:bCs/>
        </w:rPr>
        <w:t xml:space="preserve">Swiss roll of </w:t>
      </w:r>
      <w:r w:rsidR="008D4618" w:rsidRPr="000F2423">
        <w:rPr>
          <w:b/>
          <w:bCs/>
        </w:rPr>
        <w:t xml:space="preserve">a </w:t>
      </w:r>
      <w:r w:rsidRPr="000F2423">
        <w:rPr>
          <w:b/>
          <w:bCs/>
        </w:rPr>
        <w:t>whole murine stomach</w:t>
      </w:r>
      <w:r w:rsidR="005701A1" w:rsidRPr="000F2423">
        <w:rPr>
          <w:b/>
          <w:bCs/>
        </w:rPr>
        <w:t>: MYH11, KIT, E-cadherin</w:t>
      </w:r>
      <w:r w:rsidRPr="000F2423">
        <w:rPr>
          <w:b/>
          <w:bCs/>
        </w:rPr>
        <w:t>.</w:t>
      </w:r>
      <w:r w:rsidR="00714CC1" w:rsidRPr="000F2423">
        <w:rPr>
          <w:b/>
          <w:bCs/>
        </w:rPr>
        <w:t xml:space="preserve"> </w:t>
      </w:r>
      <w:r w:rsidRPr="000F2423">
        <w:rPr>
          <w:i/>
          <w:iCs/>
        </w:rPr>
        <w:t>Top panels</w:t>
      </w:r>
      <w:r w:rsidRPr="000F2423">
        <w:t xml:space="preserve">: Representative stitched confocal images of a gastric Swiss roll from an 8-week-old female C57BL/6J mouse, showing immunostaining for MYH11 (green), KIT (cyan), </w:t>
      </w:r>
      <w:r w:rsidR="00A36797" w:rsidRPr="000F2423">
        <w:t>E-cadherin</w:t>
      </w:r>
      <w:r w:rsidRPr="000F2423">
        <w:t xml:space="preserve"> (yellow), and nuclei (blue). The entire rolled stomach, including fundus, corpus, and antrum, is visualized. Scale bar</w:t>
      </w:r>
      <w:r w:rsidR="0079797A" w:rsidRPr="000F2423">
        <w:t>s</w:t>
      </w:r>
      <w:r w:rsidRPr="000F2423">
        <w:t xml:space="preserve">: 1000 µm. </w:t>
      </w:r>
      <w:r w:rsidRPr="000F2423">
        <w:rPr>
          <w:i/>
          <w:iCs/>
        </w:rPr>
        <w:t>Bottom panels</w:t>
      </w:r>
      <w:r w:rsidRPr="000F2423">
        <w:t>: Magnified views of the region outlined by the white dashed box in the top panels</w:t>
      </w:r>
      <w:r w:rsidR="006829F4" w:rsidRPr="000F2423">
        <w:t>. White dotted lines deline</w:t>
      </w:r>
      <w:r w:rsidR="00195615" w:rsidRPr="000F2423">
        <w:t>ate the mucosal epitheli</w:t>
      </w:r>
      <w:r w:rsidR="0092083A" w:rsidRPr="000F2423">
        <w:t>um</w:t>
      </w:r>
      <w:r w:rsidR="00195615" w:rsidRPr="000F2423">
        <w:t xml:space="preserve"> (E-cadherin) and </w:t>
      </w:r>
      <w:r w:rsidR="0092083A" w:rsidRPr="000F2423">
        <w:t xml:space="preserve">the </w:t>
      </w:r>
      <w:r w:rsidR="00195615" w:rsidRPr="000F2423">
        <w:t>muscular layer (MYH11)</w:t>
      </w:r>
      <w:r w:rsidRPr="000F2423">
        <w:t xml:space="preserve">. </w:t>
      </w:r>
      <w:r w:rsidR="00195615" w:rsidRPr="000F2423">
        <w:t>White arrows indicate KIT</w:t>
      </w:r>
      <w:r w:rsidR="00195615" w:rsidRPr="000F2423">
        <w:rPr>
          <w:vertAlign w:val="superscript"/>
        </w:rPr>
        <w:t>+</w:t>
      </w:r>
      <w:r w:rsidR="00195615" w:rsidRPr="000F2423">
        <w:t xml:space="preserve"> interstitial cells of Cajal (ICC). </w:t>
      </w:r>
      <w:r w:rsidRPr="000F2423">
        <w:t>Scale bars: 100 µm.</w:t>
      </w:r>
    </w:p>
    <w:p w14:paraId="76628000" w14:textId="77777777" w:rsidR="006E4797" w:rsidRPr="000F2423" w:rsidRDefault="006E4797" w:rsidP="000F2423">
      <w:pPr>
        <w:rPr>
          <w:b/>
        </w:rPr>
      </w:pPr>
    </w:p>
    <w:p w14:paraId="3BD564B4" w14:textId="3828C5CB" w:rsidR="006E4797" w:rsidRPr="000F2423" w:rsidRDefault="00551D82" w:rsidP="000F2423">
      <w:bookmarkStart w:id="2" w:name="4d34og8" w:colFirst="0" w:colLast="0"/>
      <w:bookmarkEnd w:id="2"/>
      <w:r w:rsidRPr="000F2423">
        <w:rPr>
          <w:b/>
        </w:rPr>
        <w:t xml:space="preserve">DISCUSSION: </w:t>
      </w:r>
    </w:p>
    <w:p w14:paraId="09EDDC3D" w14:textId="64DC685F" w:rsidR="00445589" w:rsidRPr="000F2423" w:rsidRDefault="00445589" w:rsidP="000F2423">
      <w:r w:rsidRPr="000F2423">
        <w:t xml:space="preserve">Using </w:t>
      </w:r>
      <w:r w:rsidR="00D56044" w:rsidRPr="000F2423">
        <w:t>the</w:t>
      </w:r>
      <w:r w:rsidRPr="000F2423">
        <w:t xml:space="preserve"> newly optimized gastric Swiss-roll method, all three segments of the stomach (fundus, corpus, and antrum), along with the esophagus and duodenum, are included on a single slide. This comprehensive embedding allows researchers to analyze structural and molecular changes throughout the entire stomach and reduces the cost of sectioning and staining reagents (</w:t>
      </w:r>
      <w:r w:rsidRPr="000F2423">
        <w:rPr>
          <w:b/>
          <w:bCs/>
        </w:rPr>
        <w:t xml:space="preserve">Figure </w:t>
      </w:r>
      <w:r w:rsidRPr="000F2423">
        <w:rPr>
          <w:b/>
          <w:bCs/>
        </w:rPr>
        <w:lastRenderedPageBreak/>
        <w:t>1</w:t>
      </w:r>
      <w:r w:rsidRPr="000F2423">
        <w:t>).</w:t>
      </w:r>
    </w:p>
    <w:p w14:paraId="7617A9B3" w14:textId="77777777" w:rsidR="00433A11" w:rsidRPr="000F2423" w:rsidRDefault="00433A11" w:rsidP="000F2423"/>
    <w:p w14:paraId="0526D420" w14:textId="3A7E0C61" w:rsidR="00445589" w:rsidRPr="000F2423" w:rsidRDefault="00445589" w:rsidP="000F2423">
      <w:r w:rsidRPr="000F2423">
        <w:t xml:space="preserve">Exposing all gastric regions to the same staining solutions simultaneously during immunostaining ensures consistency and improves accuracy. Immunostaining of gastric Swiss rolls clearly reveals the distinct layers of the stomach wall. As shown in </w:t>
      </w:r>
      <w:r w:rsidRPr="000F2423">
        <w:rPr>
          <w:b/>
          <w:bCs/>
        </w:rPr>
        <w:t xml:space="preserve">Figure </w:t>
      </w:r>
      <w:r w:rsidR="00177C58" w:rsidRPr="000F2423">
        <w:rPr>
          <w:b/>
          <w:bCs/>
        </w:rPr>
        <w:t xml:space="preserve">4 </w:t>
      </w:r>
      <w:r w:rsidR="00177C58" w:rsidRPr="000F2423">
        <w:t xml:space="preserve">and </w:t>
      </w:r>
      <w:r w:rsidR="00177C58" w:rsidRPr="000F2423">
        <w:rPr>
          <w:b/>
          <w:bCs/>
        </w:rPr>
        <w:t>Figure</w:t>
      </w:r>
      <w:r w:rsidR="003C1E29" w:rsidRPr="000F2423">
        <w:rPr>
          <w:b/>
          <w:bCs/>
        </w:rPr>
        <w:t xml:space="preserve"> </w:t>
      </w:r>
      <w:r w:rsidR="00177C58" w:rsidRPr="000F2423">
        <w:rPr>
          <w:b/>
          <w:bCs/>
        </w:rPr>
        <w:t>5</w:t>
      </w:r>
      <w:r w:rsidRPr="000F2423">
        <w:t xml:space="preserve">, this method enables visualization of morphological differences among gastric segments and allows detection of </w:t>
      </w:r>
      <w:r w:rsidR="00D27BE8" w:rsidRPr="000F2423">
        <w:t>ICC</w:t>
      </w:r>
      <w:r w:rsidRPr="000F2423">
        <w:t xml:space="preserve"> (KIT and ANO1)</w:t>
      </w:r>
      <w:r w:rsidR="000C45DA" w:rsidRPr="000F2423">
        <w:fldChar w:fldCharType="begin">
          <w:fldData xml:space="preserve">PEVuZE5vdGU+PENpdGU+PEF1dGhvcj5Hb21lei1QaW5pbGxhPC9BdXRob3I+PFllYXI+MjAwOTwv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</w:fldData>
        </w:fldChar>
      </w:r>
      <w:r w:rsidR="00BD1A88" w:rsidRPr="000F2423">
        <w:instrText xml:space="preserve"> ADDIN EN.CITE </w:instrText>
      </w:r>
      <w:r w:rsidR="00BD1A88" w:rsidRPr="000F2423">
        <w:fldChar w:fldCharType="begin">
          <w:fldData xml:space="preserve">PEVuZE5vdGU+PENpdGU+PEF1dGhvcj5Hb21lei1QaW5pbGxhPC9BdXRob3I+PFllYXI+MjAwOTwv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</w:fldData>
        </w:fldChar>
      </w:r>
      <w:r w:rsidR="00BD1A88" w:rsidRPr="000F2423">
        <w:instrText xml:space="preserve"> ADDIN EN.CITE.DATA </w:instrText>
      </w:r>
      <w:r w:rsidR="00BD1A88" w:rsidRPr="000F2423">
        <w:fldChar w:fldCharType="end"/>
      </w:r>
      <w:r w:rsidR="000C45DA" w:rsidRPr="000F2423">
        <w:fldChar w:fldCharType="separate"/>
      </w:r>
      <w:r w:rsidR="00BD1A88" w:rsidRPr="000F2423">
        <w:rPr>
          <w:noProof/>
          <w:vertAlign w:val="superscript"/>
        </w:rPr>
        <w:t>10</w:t>
      </w:r>
      <w:r w:rsidR="000C45DA" w:rsidRPr="000F2423">
        <w:fldChar w:fldCharType="end"/>
      </w:r>
      <w:r w:rsidRPr="000F2423">
        <w:t>, neurons (TUBB3)</w:t>
      </w:r>
      <w:r w:rsidR="000C45DA" w:rsidRPr="000F2423">
        <w:fldChar w:fldCharType="begin">
          <w:fldData xml:space="preserve">PEVuZE5vdGU+PENpdGU+PEF1dGhvcj5Ecm9raGx5YW5za3k8L0F1dGhvcj48WWVhcj4yMDIwPC9Z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</w:fldData>
        </w:fldChar>
      </w:r>
      <w:r w:rsidR="00911B65" w:rsidRPr="000F2423">
        <w:instrText xml:space="preserve"> ADDIN EN.CITE </w:instrText>
      </w:r>
      <w:r w:rsidR="00911B65" w:rsidRPr="000F2423">
        <w:fldChar w:fldCharType="begin">
          <w:fldData xml:space="preserve">PEVuZE5vdGU+PENpdGU+PEF1dGhvcj5Ecm9raGx5YW5za3k8L0F1dGhvcj48WWVhcj4yMDIwPC9Z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</w:fldData>
        </w:fldChar>
      </w:r>
      <w:r w:rsidR="00911B65" w:rsidRPr="000F2423">
        <w:instrText xml:space="preserve"> ADDIN EN.CITE.DATA </w:instrText>
      </w:r>
      <w:r w:rsidR="00911B65" w:rsidRPr="000F2423">
        <w:fldChar w:fldCharType="end"/>
      </w:r>
      <w:r w:rsidR="000C45DA" w:rsidRPr="000F2423">
        <w:fldChar w:fldCharType="separate"/>
      </w:r>
      <w:r w:rsidR="00911B65" w:rsidRPr="000F2423">
        <w:rPr>
          <w:noProof/>
          <w:vertAlign w:val="superscript"/>
        </w:rPr>
        <w:t>15</w:t>
      </w:r>
      <w:r w:rsidR="000C45DA" w:rsidRPr="000F2423">
        <w:fldChar w:fldCharType="end"/>
      </w:r>
      <w:r w:rsidRPr="000F2423">
        <w:t>,</w:t>
      </w:r>
      <w:r w:rsidR="00177C58" w:rsidRPr="000F2423">
        <w:t xml:space="preserve"> smooth muscle cells (MYH11), </w:t>
      </w:r>
      <w:r w:rsidR="0089464B" w:rsidRPr="000F2423">
        <w:t xml:space="preserve">mucosal </w:t>
      </w:r>
      <w:r w:rsidR="00177C58" w:rsidRPr="000F2423">
        <w:t>epithelial cells (</w:t>
      </w:r>
      <w:r w:rsidR="001C5A70" w:rsidRPr="000F2423">
        <w:t>E-cadherin</w:t>
      </w:r>
      <w:r w:rsidR="00177C58" w:rsidRPr="000F2423">
        <w:t xml:space="preserve">), </w:t>
      </w:r>
      <w:r w:rsidRPr="000F2423">
        <w:t>and nuclei.</w:t>
      </w:r>
    </w:p>
    <w:p w14:paraId="72A208DA" w14:textId="77777777" w:rsidR="00FC1120" w:rsidRPr="000F2423" w:rsidRDefault="00FC1120" w:rsidP="000F2423"/>
    <w:p w14:paraId="191B0F29" w14:textId="33088B2F" w:rsidR="0003252D" w:rsidRPr="000F2423" w:rsidRDefault="005B2BCD" w:rsidP="000F2423">
      <w:r w:rsidRPr="000F2423">
        <w:rPr>
          <w:bCs/>
        </w:rPr>
        <w:t xml:space="preserve">Minor modifications may be made depending on tissue condition and research purpose. For example, </w:t>
      </w:r>
      <w:r w:rsidR="00430412" w:rsidRPr="000F2423">
        <w:rPr>
          <w:bCs/>
        </w:rPr>
        <w:t>removing extra attached fat can help maintain the roll’s shape during fixation</w:t>
      </w:r>
      <w:r w:rsidRPr="000F2423">
        <w:rPr>
          <w:bCs/>
        </w:rPr>
        <w:t>. Adjusting section thickness may also help preserve tissue structure or improve adhesion to the slide.</w:t>
      </w:r>
      <w:r w:rsidR="00177C58" w:rsidRPr="000F2423">
        <w:rPr>
          <w:bCs/>
        </w:rPr>
        <w:t xml:space="preserve"> </w:t>
      </w:r>
      <w:r w:rsidR="00D07282" w:rsidRPr="000F2423">
        <w:rPr>
          <w:bCs/>
        </w:rPr>
        <w:t>Another potential refinement involves using a metal mold for more consistent cutting, as is done with intestinal Swiss rolls</w:t>
      </w:r>
      <w:r w:rsidR="00D07282" w:rsidRPr="000F2423">
        <w:rPr>
          <w:bCs/>
        </w:rPr>
        <w:fldChar w:fldCharType="begin">
          <w:fldData xml:space="preserve">PEVuZE5vdGU+PENpdGU+PEF1dGhvcj5KaWFuZzwvQXV0aG9yPjxZZWFyPjIwMjQ8L1llYXI+PFJl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</w:fldData>
        </w:fldChar>
      </w:r>
      <w:r w:rsidR="00D07282" w:rsidRPr="000F2423">
        <w:rPr>
          <w:bCs/>
        </w:rPr>
        <w:instrText xml:space="preserve"> ADDIN EN.CITE </w:instrText>
      </w:r>
      <w:r w:rsidR="00D07282" w:rsidRPr="000F2423">
        <w:rPr>
          <w:bCs/>
        </w:rPr>
        <w:fldChar w:fldCharType="begin">
          <w:fldData xml:space="preserve">PEVuZE5vdGU+PENpdGU+PEF1dGhvcj5KaWFuZzwvQXV0aG9yPjxZZWFyPjIwMjQ8L1llYXI+PFJl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</w:fldData>
        </w:fldChar>
      </w:r>
      <w:r w:rsidR="00D07282" w:rsidRPr="000F2423">
        <w:rPr>
          <w:bCs/>
        </w:rPr>
        <w:instrText xml:space="preserve"> ADDIN EN.CITE.DATA </w:instrText>
      </w:r>
      <w:r w:rsidR="00D07282" w:rsidRPr="000F2423">
        <w:rPr>
          <w:bCs/>
        </w:rPr>
      </w:r>
      <w:r w:rsidR="00D07282" w:rsidRPr="000F2423">
        <w:rPr>
          <w:bCs/>
        </w:rPr>
        <w:fldChar w:fldCharType="end"/>
      </w:r>
      <w:r w:rsidR="00D07282" w:rsidRPr="000F2423">
        <w:rPr>
          <w:bCs/>
        </w:rPr>
      </w:r>
      <w:r w:rsidR="00D07282" w:rsidRPr="000F2423">
        <w:rPr>
          <w:bCs/>
        </w:rPr>
        <w:fldChar w:fldCharType="separate"/>
      </w:r>
      <w:r w:rsidR="00D07282" w:rsidRPr="000F2423">
        <w:rPr>
          <w:bCs/>
          <w:noProof/>
          <w:vertAlign w:val="superscript"/>
        </w:rPr>
        <w:t>16</w:t>
      </w:r>
      <w:r w:rsidR="00D07282" w:rsidRPr="000F2423">
        <w:rPr>
          <w:bCs/>
        </w:rPr>
        <w:fldChar w:fldCharType="end"/>
      </w:r>
      <w:r w:rsidR="00D07282" w:rsidRPr="000F2423">
        <w:rPr>
          <w:bCs/>
        </w:rPr>
        <w:t>.</w:t>
      </w:r>
      <w:r w:rsidR="00D07282" w:rsidRPr="000F2423">
        <w:t xml:space="preserve"> </w:t>
      </w:r>
      <w:r w:rsidR="0003252D" w:rsidRPr="000F2423">
        <w:t>Although this protocol focuses on cryosections, it may be adapted for paraffin-embedded tissues. While paraffin embedding preserves tissue structural integrity, cryosectioning allows faster processing and better antigen preservation, making it more suitable for immunofluorescence.</w:t>
      </w:r>
    </w:p>
    <w:p w14:paraId="399F7B34" w14:textId="77777777" w:rsidR="00FC1120" w:rsidRPr="000F2423" w:rsidRDefault="00FC1120" w:rsidP="000F2423"/>
    <w:p w14:paraId="70902DD8" w14:textId="433EE68A" w:rsidR="007824DC" w:rsidRPr="000F2423" w:rsidRDefault="001A618C" w:rsidP="000F2423">
      <w:r w:rsidRPr="000F2423">
        <w:t>This method does have limitations. An enlarged, fibrotic, or calcified stomach, commonly seen in conditions such as inflammation, obesity, diabetes, or aging, can be more difficult to roll and may pose challenges for optimal staining</w:t>
      </w:r>
      <w:r w:rsidR="00EF047A" w:rsidRPr="000F2423">
        <w:fldChar w:fldCharType="begin">
          <w:fldData xml:space="preserve">PEVuZE5vdGU+PENpdGU+PEF1dGhvcj5JemJla2k8L0F1dGhvcj48WWVhcj4yMDEwPC9ZZWFyPjxS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</w:fldData>
        </w:fldChar>
      </w:r>
      <w:r w:rsidR="00D07282" w:rsidRPr="000F2423">
        <w:instrText xml:space="preserve"> ADDIN EN.CITE </w:instrText>
      </w:r>
      <w:r w:rsidR="00D07282" w:rsidRPr="000F2423">
        <w:fldChar w:fldCharType="begin">
          <w:fldData xml:space="preserve">PEVuZE5vdGU+PENpdGU+PEF1dGhvcj5JemJla2k8L0F1dGhvcj48WWVhcj4yMDEwPC9ZZWFyPjxS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</w:fldData>
        </w:fldChar>
      </w:r>
      <w:r w:rsidR="00D07282" w:rsidRPr="000F2423">
        <w:instrText xml:space="preserve"> ADDIN EN.CITE.DATA </w:instrText>
      </w:r>
      <w:r w:rsidR="00D07282" w:rsidRPr="000F2423">
        <w:fldChar w:fldCharType="end"/>
      </w:r>
      <w:r w:rsidR="00EF047A" w:rsidRPr="000F2423">
        <w:fldChar w:fldCharType="separate"/>
      </w:r>
      <w:r w:rsidR="00D07282" w:rsidRPr="000F2423">
        <w:rPr>
          <w:noProof/>
          <w:vertAlign w:val="superscript"/>
        </w:rPr>
        <w:t>17</w:t>
      </w:r>
      <w:r w:rsidR="00FC1120" w:rsidRPr="000F2423">
        <w:rPr>
          <w:noProof/>
          <w:vertAlign w:val="superscript"/>
        </w:rPr>
        <w:t>–</w:t>
      </w:r>
      <w:r w:rsidR="00D07282" w:rsidRPr="000F2423">
        <w:rPr>
          <w:noProof/>
          <w:vertAlign w:val="superscript"/>
        </w:rPr>
        <w:t>20</w:t>
      </w:r>
      <w:r w:rsidR="00EF047A" w:rsidRPr="000F2423">
        <w:fldChar w:fldCharType="end"/>
      </w:r>
      <w:r w:rsidRPr="000F2423">
        <w:t xml:space="preserve">. </w:t>
      </w:r>
      <w:r w:rsidR="007824DC" w:rsidRPr="000F2423">
        <w:t>Despite t</w:t>
      </w:r>
      <w:r w:rsidRPr="000F2423">
        <w:t>his</w:t>
      </w:r>
      <w:r w:rsidR="007824DC" w:rsidRPr="000F2423">
        <w:t xml:space="preserve"> limitation, this technique offers major advantages over traditional region-specific embedding. Processing all gastric regions under identical conditions improves consistency, reduces variability, and conserves both time and reagents. </w:t>
      </w:r>
    </w:p>
    <w:p w14:paraId="07595BAE" w14:textId="77777777" w:rsidR="00FC1120" w:rsidRPr="000F2423" w:rsidRDefault="00FC1120" w:rsidP="000F2423"/>
    <w:p w14:paraId="778AD6E4" w14:textId="09EAD676" w:rsidR="006E4797" w:rsidRPr="000F2423" w:rsidRDefault="007824DC" w:rsidP="000F2423">
      <w:r w:rsidRPr="000F2423">
        <w:t xml:space="preserve">This approach is particularly useful for studies of region-specific </w:t>
      </w:r>
      <w:r w:rsidR="005B2BCD" w:rsidRPr="000F2423">
        <w:t>change</w:t>
      </w:r>
      <w:r w:rsidRPr="000F2423">
        <w:t>. It also supports spatial analysis of multiple cell types and can be paired with image-based quantification. Overall,</w:t>
      </w:r>
      <w:r w:rsidR="00535445" w:rsidRPr="000F2423">
        <w:t xml:space="preserve"> this newly optimized gastric Swiss-roll method </w:t>
      </w:r>
      <w:r w:rsidRPr="000F2423">
        <w:t>provides a practical and scalable platform for comprehensive gastric tissue analysis</w:t>
      </w:r>
      <w:r w:rsidR="005B2BCD" w:rsidRPr="000F2423">
        <w:t xml:space="preserve"> in health and disease</w:t>
      </w:r>
      <w:r w:rsidRPr="000F2423">
        <w:t>.</w:t>
      </w:r>
    </w:p>
    <w:p w14:paraId="06B872E0" w14:textId="77777777" w:rsidR="007824DC" w:rsidRPr="000F2423" w:rsidRDefault="007824DC" w:rsidP="000F2423"/>
    <w:p w14:paraId="2462D554" w14:textId="77777777" w:rsidR="006E4797" w:rsidRPr="000F2423" w:rsidRDefault="00551D82" w:rsidP="000F2423">
      <w:bookmarkStart w:id="3" w:name="2s8eyo1" w:colFirst="0" w:colLast="0"/>
      <w:bookmarkEnd w:id="3"/>
      <w:r w:rsidRPr="000F2423">
        <w:rPr>
          <w:b/>
        </w:rPr>
        <w:t>ACKNOWLEDGMENTS:</w:t>
      </w:r>
      <w:r w:rsidRPr="000F2423">
        <w:t xml:space="preserve"> </w:t>
      </w:r>
    </w:p>
    <w:p w14:paraId="18D6EC92" w14:textId="205AF8EF" w:rsidR="007824DC" w:rsidRPr="000F2423" w:rsidRDefault="007824DC" w:rsidP="000F2423">
      <w:r w:rsidRPr="000F2423">
        <w:t>This work was supported in part by National Institutes of Health grants R01 DK121766 (Y.H.), R01 DK126827 (T.O.), R01 DK131455 (T.O.), and P30 DK084567 (</w:t>
      </w:r>
      <w:r w:rsidR="00A8488E" w:rsidRPr="000F2423">
        <w:t xml:space="preserve">Epigenomics and Spatial Biology Core, </w:t>
      </w:r>
      <w:r w:rsidRPr="000F2423">
        <w:t>Mayo Clinic Center for Cell Signaling in Gastroenterology). The funding agencies had no role in study design, data analysis, or manuscript preparation. The content is solely the responsibility of the authors.</w:t>
      </w:r>
      <w:r w:rsidR="00A36797" w:rsidRPr="000F2423">
        <w:t xml:space="preserve"> We thank Dr. Darren J. Baker and members of </w:t>
      </w:r>
      <w:r w:rsidR="006829F4" w:rsidRPr="000F2423">
        <w:t>Dr.</w:t>
      </w:r>
      <w:r w:rsidR="00A36797" w:rsidRPr="000F2423">
        <w:t xml:space="preserve"> Baker Laboratory (Department of Biochemistry and Molecular Biology, Mayo Clinic, Rochester, MN) for </w:t>
      </w:r>
      <w:r w:rsidR="003C06F0" w:rsidRPr="000F2423">
        <w:t>sharing laboratory resources and</w:t>
      </w:r>
      <w:r w:rsidR="00A36797" w:rsidRPr="000F2423">
        <w:t xml:space="preserve"> technical support </w:t>
      </w:r>
      <w:r w:rsidR="003C06F0" w:rsidRPr="000F2423">
        <w:t>for</w:t>
      </w:r>
      <w:r w:rsidR="00A36797" w:rsidRPr="000F2423">
        <w:t xml:space="preserve"> H&amp;E staining.</w:t>
      </w:r>
    </w:p>
    <w:p w14:paraId="29E952F3" w14:textId="77777777" w:rsidR="003C06F0" w:rsidRPr="000F2423" w:rsidRDefault="003C06F0" w:rsidP="000F2423"/>
    <w:p w14:paraId="605BA394" w14:textId="77777777" w:rsidR="006E4797" w:rsidRPr="000F2423" w:rsidRDefault="00551D82" w:rsidP="000F2423">
      <w:pPr>
        <w:rPr>
          <w:b/>
        </w:rPr>
      </w:pPr>
      <w:bookmarkStart w:id="4" w:name="17dp8vu" w:colFirst="0" w:colLast="0"/>
      <w:bookmarkEnd w:id="4"/>
      <w:r w:rsidRPr="000F2423">
        <w:rPr>
          <w:b/>
        </w:rPr>
        <w:t xml:space="preserve">DISCLOSURES: </w:t>
      </w:r>
    </w:p>
    <w:p w14:paraId="70D7BD89" w14:textId="63A4C2A1" w:rsidR="00351087" w:rsidRPr="000F2423" w:rsidRDefault="007824DC" w:rsidP="000F2423">
      <w:pPr>
        <w:pBdr>
          <w:top w:val="nil"/>
          <w:left w:val="nil"/>
          <w:bottom w:val="nil"/>
          <w:right w:val="nil"/>
          <w:between w:val="nil"/>
        </w:pBdr>
      </w:pPr>
      <w:r w:rsidRPr="000F2423">
        <w:t>The authors have nothing to disclose.</w:t>
      </w:r>
    </w:p>
    <w:p w14:paraId="12BD7FD5" w14:textId="77777777" w:rsidR="007824DC" w:rsidRPr="000F2423" w:rsidRDefault="007824DC" w:rsidP="000F2423">
      <w:pPr>
        <w:pBdr>
          <w:top w:val="nil"/>
          <w:left w:val="nil"/>
          <w:bottom w:val="nil"/>
          <w:right w:val="nil"/>
          <w:between w:val="nil"/>
        </w:pBdr>
      </w:pPr>
    </w:p>
    <w:p w14:paraId="0DCB5D42" w14:textId="00FCA9CF" w:rsidR="005533E1" w:rsidRPr="000F2423" w:rsidRDefault="00551D82" w:rsidP="000F2423">
      <w:pPr>
        <w:pBdr>
          <w:top w:val="nil"/>
          <w:left w:val="nil"/>
          <w:bottom w:val="nil"/>
          <w:right w:val="nil"/>
          <w:between w:val="nil"/>
        </w:pBdr>
      </w:pPr>
      <w:bookmarkStart w:id="5" w:name="3rdcrjn" w:colFirst="0" w:colLast="0"/>
      <w:bookmarkEnd w:id="5"/>
      <w:r w:rsidRPr="000F2423">
        <w:rPr>
          <w:b/>
        </w:rPr>
        <w:t>REFERENCES:</w:t>
      </w:r>
      <w:r w:rsidRPr="000F2423">
        <w:t xml:space="preserve"> </w:t>
      </w:r>
    </w:p>
    <w:p w14:paraId="583B9FF0" w14:textId="7612DC54"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lastRenderedPageBreak/>
        <w:t xml:space="preserve">Chaudhry, S. R., Liman, M. N. P., Omole, A. E., Peterson, D. C. </w:t>
      </w:r>
      <w:r w:rsidR="00DB081A" w:rsidRPr="000F2423">
        <w:rPr>
          <w:rFonts w:ascii="Calibri" w:eastAsia="Times New Roman" w:hAnsi="Calibri" w:cs="Calibri"/>
          <w:sz w:val="24"/>
          <w:szCs w:val="24"/>
          <w:lang w:val="en-IN" w:eastAsia="en-IN"/>
        </w:rPr>
        <w:t xml:space="preserve">Anatomy, </w:t>
      </w:r>
      <w:r w:rsidR="00BB5C6A" w:rsidRPr="000F2423">
        <w:rPr>
          <w:rFonts w:ascii="Calibri" w:eastAsia="Times New Roman" w:hAnsi="Calibri" w:cs="Calibri"/>
          <w:sz w:val="24"/>
          <w:szCs w:val="24"/>
          <w:lang w:val="en-IN" w:eastAsia="en-IN"/>
        </w:rPr>
        <w:t>abdomen and pelvis</w:t>
      </w:r>
      <w:r w:rsidR="00DB081A" w:rsidRPr="000F2423">
        <w:rPr>
          <w:rFonts w:ascii="Calibri" w:eastAsia="Times New Roman" w:hAnsi="Calibri" w:cs="Calibri"/>
          <w:sz w:val="24"/>
          <w:szCs w:val="24"/>
          <w:lang w:val="en-IN" w:eastAsia="en-IN"/>
        </w:rPr>
        <w:t>: Stomach</w:t>
      </w:r>
      <w:r w:rsidR="00BB5C6A" w:rsidRPr="000F2423">
        <w:rPr>
          <w:rFonts w:ascii="Calibri" w:eastAsia="Times New Roman" w:hAnsi="Calibri" w:cs="Calibri"/>
          <w:sz w:val="24"/>
          <w:szCs w:val="24"/>
          <w:lang w:val="en-IN" w:eastAsia="en-IN"/>
        </w:rPr>
        <w:t xml:space="preserve">. </w:t>
      </w:r>
      <w:r w:rsidRPr="000F2423">
        <w:rPr>
          <w:rFonts w:ascii="Calibri" w:eastAsia="Times New Roman" w:hAnsi="Calibri" w:cs="Calibri"/>
          <w:i/>
          <w:iCs/>
          <w:sz w:val="24"/>
          <w:szCs w:val="24"/>
          <w:lang w:val="en-IN" w:eastAsia="en-IN"/>
        </w:rPr>
        <w:t>StatPearls</w:t>
      </w:r>
      <w:r w:rsidRPr="000F2423">
        <w:rPr>
          <w:rFonts w:ascii="Calibri" w:eastAsia="Times New Roman" w:hAnsi="Calibri" w:cs="Calibri"/>
          <w:sz w:val="24"/>
          <w:szCs w:val="24"/>
          <w:lang w:val="en-IN" w:eastAsia="en-IN"/>
        </w:rPr>
        <w:t>. (2025).</w:t>
      </w:r>
    </w:p>
    <w:p w14:paraId="0273A2DE" w14:textId="6D45451C"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Sanders, K. M., Drumm, B. T., Cobine, C. A., Baker, S. A. Ca(2+) dynamics in interstitial cells: Foundational mechanisms for the motor patterns in the gastrointestinal tract. </w:t>
      </w:r>
      <w:r w:rsidRPr="000F2423">
        <w:rPr>
          <w:rFonts w:ascii="Calibri" w:eastAsia="Times New Roman" w:hAnsi="Calibri" w:cs="Calibri"/>
          <w:i/>
          <w:iCs/>
          <w:sz w:val="24"/>
          <w:szCs w:val="24"/>
          <w:lang w:val="en-IN" w:eastAsia="en-IN"/>
        </w:rPr>
        <w:t>Physiol Rev</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104</w:t>
      </w:r>
      <w:r w:rsidRPr="000F2423">
        <w:rPr>
          <w:rFonts w:ascii="Calibri" w:eastAsia="Times New Roman" w:hAnsi="Calibri" w:cs="Calibri"/>
          <w:sz w:val="24"/>
          <w:szCs w:val="24"/>
          <w:lang w:val="en-IN" w:eastAsia="en-IN"/>
        </w:rPr>
        <w:t xml:space="preserve"> (1), 329–398 (2024).</w:t>
      </w:r>
    </w:p>
    <w:p w14:paraId="293BC89C" w14:textId="7EB26683"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Moolenbeek, C., Ruitenberg, E. J. The "Swiss roll": A simple technique for histological studies of the rodent intestine. </w:t>
      </w:r>
      <w:r w:rsidRPr="000F2423">
        <w:rPr>
          <w:rFonts w:ascii="Calibri" w:eastAsia="Times New Roman" w:hAnsi="Calibri" w:cs="Calibri"/>
          <w:i/>
          <w:iCs/>
          <w:sz w:val="24"/>
          <w:szCs w:val="24"/>
          <w:lang w:val="en-IN" w:eastAsia="en-IN"/>
        </w:rPr>
        <w:t>Lab Anim</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15</w:t>
      </w:r>
      <w:r w:rsidRPr="000F2423">
        <w:rPr>
          <w:rFonts w:ascii="Calibri" w:eastAsia="Times New Roman" w:hAnsi="Calibri" w:cs="Calibri"/>
          <w:sz w:val="24"/>
          <w:szCs w:val="24"/>
          <w:lang w:val="en-IN" w:eastAsia="en-IN"/>
        </w:rPr>
        <w:t xml:space="preserve"> (1), 57–59</w:t>
      </w:r>
    </w:p>
    <w:p w14:paraId="758BD7B8" w14:textId="1F6A256D"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Li, S., You, S., Mao, K. Protocol for multiplex immunofluorescence imaging of mouse intestinal tumors. </w:t>
      </w:r>
      <w:r w:rsidRPr="000F2423">
        <w:rPr>
          <w:rFonts w:ascii="Calibri" w:eastAsia="Times New Roman" w:hAnsi="Calibri" w:cs="Calibri"/>
          <w:i/>
          <w:iCs/>
          <w:sz w:val="24"/>
          <w:szCs w:val="24"/>
          <w:lang w:val="en-IN" w:eastAsia="en-IN"/>
        </w:rPr>
        <w:t>STAR Protoc</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6</w:t>
      </w:r>
      <w:r w:rsidRPr="000F2423">
        <w:rPr>
          <w:rFonts w:ascii="Calibri" w:eastAsia="Times New Roman" w:hAnsi="Calibri" w:cs="Calibri"/>
          <w:sz w:val="24"/>
          <w:szCs w:val="24"/>
          <w:lang w:val="en-IN" w:eastAsia="en-IN"/>
        </w:rPr>
        <w:t xml:space="preserve"> (2), 103776 (2025).</w:t>
      </w:r>
    </w:p>
    <w:p w14:paraId="10DFB6E4" w14:textId="76E84C69"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Bialkowska, A. B., Ghaleb, A. M., Nandan, M. O., Yang, V. W. Improved Swiss-rolling technique for intestinal tissue preparation for immunohistochemical and immunofluorescent analyses. </w:t>
      </w:r>
      <w:r w:rsidRPr="000F2423">
        <w:rPr>
          <w:rFonts w:ascii="Calibri" w:eastAsia="Times New Roman" w:hAnsi="Calibri" w:cs="Calibri"/>
          <w:i/>
          <w:iCs/>
          <w:sz w:val="24"/>
          <w:szCs w:val="24"/>
          <w:lang w:val="en-IN" w:eastAsia="en-IN"/>
        </w:rPr>
        <w:t>J Vis Exp</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113</w:t>
      </w:r>
      <w:r w:rsidRPr="000F2423">
        <w:rPr>
          <w:rFonts w:ascii="Calibri" w:eastAsia="Times New Roman" w:hAnsi="Calibri" w:cs="Calibri"/>
          <w:sz w:val="24"/>
          <w:szCs w:val="24"/>
          <w:lang w:val="en-IN" w:eastAsia="en-IN"/>
        </w:rPr>
        <w:t xml:space="preserve">, </w:t>
      </w:r>
      <w:r w:rsidR="00E523FE" w:rsidRPr="000F2423">
        <w:rPr>
          <w:rFonts w:ascii="Calibri" w:eastAsia="Times New Roman" w:hAnsi="Calibri" w:cs="Calibri"/>
          <w:sz w:val="24"/>
          <w:szCs w:val="24"/>
          <w:lang w:val="en-IN" w:eastAsia="en-IN"/>
        </w:rPr>
        <w:t>e</w:t>
      </w:r>
      <w:r w:rsidRPr="000F2423">
        <w:rPr>
          <w:rFonts w:ascii="Calibri" w:eastAsia="Times New Roman" w:hAnsi="Calibri" w:cs="Calibri"/>
          <w:sz w:val="24"/>
          <w:szCs w:val="24"/>
          <w:lang w:val="en-IN" w:eastAsia="en-IN"/>
        </w:rPr>
        <w:t>54161 (2016).</w:t>
      </w:r>
    </w:p>
    <w:p w14:paraId="717804D8" w14:textId="5B47AF7C"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Dooley, S. A., et al. Optimized protocol for intestinal Swiss rolls and immunofluorescent staining of paraffin</w:t>
      </w:r>
      <w:r w:rsidR="00E523FE" w:rsidRPr="000F2423">
        <w:rPr>
          <w:rFonts w:ascii="Calibri" w:eastAsia="Times New Roman" w:hAnsi="Calibri" w:cs="Calibri"/>
          <w:sz w:val="24"/>
          <w:szCs w:val="24"/>
          <w:lang w:val="en-IN" w:eastAsia="en-IN"/>
        </w:rPr>
        <w:t>-</w:t>
      </w:r>
      <w:r w:rsidRPr="000F2423">
        <w:rPr>
          <w:rFonts w:ascii="Calibri" w:eastAsia="Times New Roman" w:hAnsi="Calibri" w:cs="Calibri"/>
          <w:sz w:val="24"/>
          <w:szCs w:val="24"/>
          <w:lang w:val="en-IN" w:eastAsia="en-IN"/>
        </w:rPr>
        <w:t xml:space="preserve">embedded tissue. </w:t>
      </w:r>
      <w:r w:rsidRPr="000F2423">
        <w:rPr>
          <w:rFonts w:ascii="Calibri" w:eastAsia="Times New Roman" w:hAnsi="Calibri" w:cs="Calibri"/>
          <w:i/>
          <w:iCs/>
          <w:sz w:val="24"/>
          <w:szCs w:val="24"/>
          <w:lang w:val="en-IN" w:eastAsia="en-IN"/>
        </w:rPr>
        <w:t>J Vis Exp</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209</w:t>
      </w:r>
      <w:r w:rsidRPr="000F2423">
        <w:rPr>
          <w:rFonts w:ascii="Calibri" w:eastAsia="Times New Roman" w:hAnsi="Calibri" w:cs="Calibri"/>
          <w:sz w:val="24"/>
          <w:szCs w:val="24"/>
          <w:lang w:val="en-IN" w:eastAsia="en-IN"/>
        </w:rPr>
        <w:t xml:space="preserve">, </w:t>
      </w:r>
      <w:r w:rsidR="00E523FE" w:rsidRPr="000F2423">
        <w:rPr>
          <w:rFonts w:ascii="Calibri" w:eastAsia="Times New Roman" w:hAnsi="Calibri" w:cs="Calibri"/>
          <w:sz w:val="24"/>
          <w:szCs w:val="24"/>
          <w:lang w:val="en-IN" w:eastAsia="en-IN"/>
        </w:rPr>
        <w:t>e</w:t>
      </w:r>
      <w:r w:rsidRPr="000F2423">
        <w:rPr>
          <w:rFonts w:ascii="Calibri" w:eastAsia="Times New Roman" w:hAnsi="Calibri" w:cs="Calibri"/>
          <w:sz w:val="24"/>
          <w:szCs w:val="24"/>
          <w:lang w:val="en-IN" w:eastAsia="en-IN"/>
        </w:rPr>
        <w:t>66977 (2024).</w:t>
      </w:r>
    </w:p>
    <w:p w14:paraId="245EBF44" w14:textId="67A5B523"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Hayashi, Y., et al. Platelet-derived growth factor receptor-alpha regulates proliferation of gastrointestinal stromal tumor cells with mutations in KIT by stabilizing ETV1. </w:t>
      </w:r>
      <w:r w:rsidRPr="000F2423">
        <w:rPr>
          <w:rFonts w:ascii="Calibri" w:eastAsia="Times New Roman" w:hAnsi="Calibri" w:cs="Calibri"/>
          <w:i/>
          <w:iCs/>
          <w:sz w:val="24"/>
          <w:szCs w:val="24"/>
          <w:lang w:val="en-IN" w:eastAsia="en-IN"/>
        </w:rPr>
        <w:t>Gastroenterology</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149</w:t>
      </w:r>
      <w:r w:rsidRPr="000F2423">
        <w:rPr>
          <w:rFonts w:ascii="Calibri" w:eastAsia="Times New Roman" w:hAnsi="Calibri" w:cs="Calibri"/>
          <w:sz w:val="24"/>
          <w:szCs w:val="24"/>
          <w:lang w:val="en-IN" w:eastAsia="en-IN"/>
        </w:rPr>
        <w:t xml:space="preserve"> (2), 420–432.e16 (2015).</w:t>
      </w:r>
    </w:p>
    <w:p w14:paraId="61DC63A6" w14:textId="0B3A0F07"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Hayashi, Y., et al. Wnt-induced, TRP53-mediated cell cycle arrest of precursors underlies interstitial cell of Cajal depletion during aging. </w:t>
      </w:r>
      <w:r w:rsidRPr="000F2423">
        <w:rPr>
          <w:rFonts w:ascii="Calibri" w:eastAsia="Times New Roman" w:hAnsi="Calibri" w:cs="Calibri"/>
          <w:i/>
          <w:iCs/>
          <w:sz w:val="24"/>
          <w:szCs w:val="24"/>
          <w:lang w:val="en-IN" w:eastAsia="en-IN"/>
        </w:rPr>
        <w:t>Cell Mol Gastroenterol Hepatol</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11</w:t>
      </w:r>
      <w:r w:rsidRPr="000F2423">
        <w:rPr>
          <w:rFonts w:ascii="Calibri" w:eastAsia="Times New Roman" w:hAnsi="Calibri" w:cs="Calibri"/>
          <w:sz w:val="24"/>
          <w:szCs w:val="24"/>
          <w:lang w:val="en-IN" w:eastAsia="en-IN"/>
        </w:rPr>
        <w:t xml:space="preserve"> (1), 117–145 (2021).</w:t>
      </w:r>
    </w:p>
    <w:p w14:paraId="5EE7D03D" w14:textId="1729C563"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Rothenberg, M. E., et al. Identification of a cKit(+) colonic crypt base secretory cell that supports Lgr5(+) stem cells in mice. </w:t>
      </w:r>
      <w:r w:rsidRPr="000F2423">
        <w:rPr>
          <w:rFonts w:ascii="Calibri" w:eastAsia="Times New Roman" w:hAnsi="Calibri" w:cs="Calibri"/>
          <w:i/>
          <w:iCs/>
          <w:sz w:val="24"/>
          <w:szCs w:val="24"/>
          <w:lang w:val="en-IN" w:eastAsia="en-IN"/>
        </w:rPr>
        <w:t>Gastroenterology</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142</w:t>
      </w:r>
      <w:r w:rsidRPr="000F2423">
        <w:rPr>
          <w:rFonts w:ascii="Calibri" w:eastAsia="Times New Roman" w:hAnsi="Calibri" w:cs="Calibri"/>
          <w:sz w:val="24"/>
          <w:szCs w:val="24"/>
          <w:lang w:val="en-IN" w:eastAsia="en-IN"/>
        </w:rPr>
        <w:t xml:space="preserve"> (5), 1195–1205.e6 (2012).</w:t>
      </w:r>
    </w:p>
    <w:p w14:paraId="7E2C9471" w14:textId="7F03D084"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Gomez-Pinilla, P. J. et al. Ano1 is a selective marker of interstitial cells of Cajal in the human and mouse gastrointestinal tract. </w:t>
      </w:r>
      <w:r w:rsidRPr="000F2423">
        <w:rPr>
          <w:rFonts w:ascii="Calibri" w:eastAsia="Times New Roman" w:hAnsi="Calibri" w:cs="Calibri"/>
          <w:i/>
          <w:iCs/>
          <w:sz w:val="24"/>
          <w:szCs w:val="24"/>
          <w:lang w:val="en-IN" w:eastAsia="en-IN"/>
        </w:rPr>
        <w:t>Am J Physiol Gastrointest Liver Physiol</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296</w:t>
      </w:r>
      <w:r w:rsidRPr="000F2423">
        <w:rPr>
          <w:rFonts w:ascii="Calibri" w:eastAsia="Times New Roman" w:hAnsi="Calibri" w:cs="Calibri"/>
          <w:sz w:val="24"/>
          <w:szCs w:val="24"/>
          <w:lang w:val="en-IN" w:eastAsia="en-IN"/>
        </w:rPr>
        <w:t xml:space="preserve"> (6), G1370–1381 (2009).</w:t>
      </w:r>
    </w:p>
    <w:p w14:paraId="0F479C8E" w14:textId="12DC9826"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Lee, B. et al. Anoctamin 1/TMEM16A controls intestinal Cl(-) secretion induced by carbachol and cholera toxin. </w:t>
      </w:r>
      <w:r w:rsidRPr="000F2423">
        <w:rPr>
          <w:rFonts w:ascii="Calibri" w:eastAsia="Times New Roman" w:hAnsi="Calibri" w:cs="Calibri"/>
          <w:i/>
          <w:iCs/>
          <w:sz w:val="24"/>
          <w:szCs w:val="24"/>
          <w:lang w:val="en-IN" w:eastAsia="en-IN"/>
        </w:rPr>
        <w:t>Exp Mol Med</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51</w:t>
      </w:r>
      <w:r w:rsidRPr="000F2423">
        <w:rPr>
          <w:rFonts w:ascii="Calibri" w:eastAsia="Times New Roman" w:hAnsi="Calibri" w:cs="Calibri"/>
          <w:sz w:val="24"/>
          <w:szCs w:val="24"/>
          <w:lang w:val="en-IN" w:eastAsia="en-IN"/>
        </w:rPr>
        <w:t xml:space="preserve"> (8), 1–14 (2019).</w:t>
      </w:r>
    </w:p>
    <w:p w14:paraId="494D9D78" w14:textId="4F32F568"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Uhlen, M. et al. Proteomics. Tissue-based map of the human proteome. </w:t>
      </w:r>
      <w:r w:rsidRPr="000F2423">
        <w:rPr>
          <w:rFonts w:ascii="Calibri" w:eastAsia="Times New Roman" w:hAnsi="Calibri" w:cs="Calibri"/>
          <w:i/>
          <w:iCs/>
          <w:sz w:val="24"/>
          <w:szCs w:val="24"/>
          <w:lang w:val="en-IN" w:eastAsia="en-IN"/>
        </w:rPr>
        <w:t>Science</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347</w:t>
      </w:r>
      <w:r w:rsidRPr="000F2423">
        <w:rPr>
          <w:rFonts w:ascii="Calibri" w:eastAsia="Times New Roman" w:hAnsi="Calibri" w:cs="Calibri"/>
          <w:sz w:val="24"/>
          <w:szCs w:val="24"/>
          <w:lang w:val="en-IN" w:eastAsia="en-IN"/>
        </w:rPr>
        <w:t xml:space="preserve"> (6220), 1260419 (2015).</w:t>
      </w:r>
    </w:p>
    <w:p w14:paraId="419EF30A" w14:textId="4492859F"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Uhlen, M., et al. A human protein atlas for normal and cancer tissues based on antibody proteomics. </w:t>
      </w:r>
      <w:r w:rsidRPr="000F2423">
        <w:rPr>
          <w:rFonts w:ascii="Calibri" w:eastAsia="Times New Roman" w:hAnsi="Calibri" w:cs="Calibri"/>
          <w:i/>
          <w:iCs/>
          <w:sz w:val="24"/>
          <w:szCs w:val="24"/>
          <w:lang w:val="en-IN" w:eastAsia="en-IN"/>
        </w:rPr>
        <w:t>Mol Cell Proteomics</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4</w:t>
      </w:r>
      <w:r w:rsidRPr="000F2423">
        <w:rPr>
          <w:rFonts w:ascii="Calibri" w:eastAsia="Times New Roman" w:hAnsi="Calibri" w:cs="Calibri"/>
          <w:sz w:val="24"/>
          <w:szCs w:val="24"/>
          <w:lang w:val="en-IN" w:eastAsia="en-IN"/>
        </w:rPr>
        <w:t xml:space="preserve"> (12), 1920–1932 (2005).</w:t>
      </w:r>
    </w:p>
    <w:p w14:paraId="09DE966F" w14:textId="2D5A821F"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San Roman, A. K., Jayewickreme, C. D., Murtaugh, L. C., Shivdasani, R. A. Wnt secretion from epithelial cells and subepithelial myofibroblasts is not required in the mouse intestinal stem cell niche in vivo. </w:t>
      </w:r>
      <w:r w:rsidRPr="000F2423">
        <w:rPr>
          <w:rFonts w:ascii="Calibri" w:eastAsia="Times New Roman" w:hAnsi="Calibri" w:cs="Calibri"/>
          <w:i/>
          <w:iCs/>
          <w:sz w:val="24"/>
          <w:szCs w:val="24"/>
          <w:lang w:val="en-IN" w:eastAsia="en-IN"/>
        </w:rPr>
        <w:t>Stem Cell Reports</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2</w:t>
      </w:r>
      <w:r w:rsidRPr="000F2423">
        <w:rPr>
          <w:rFonts w:ascii="Calibri" w:eastAsia="Times New Roman" w:hAnsi="Calibri" w:cs="Calibri"/>
          <w:sz w:val="24"/>
          <w:szCs w:val="24"/>
          <w:lang w:val="en-IN" w:eastAsia="en-IN"/>
        </w:rPr>
        <w:t xml:space="preserve"> (2), 127–134 (2014).</w:t>
      </w:r>
    </w:p>
    <w:p w14:paraId="3B3DE4F6" w14:textId="3E2627A3"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Drokhlyansky, E. et al. The human and mouse enteric nervous system at single-cell resolution. </w:t>
      </w:r>
      <w:r w:rsidRPr="000F2423">
        <w:rPr>
          <w:rFonts w:ascii="Calibri" w:eastAsia="Times New Roman" w:hAnsi="Calibri" w:cs="Calibri"/>
          <w:i/>
          <w:iCs/>
          <w:sz w:val="24"/>
          <w:szCs w:val="24"/>
          <w:lang w:val="en-IN" w:eastAsia="en-IN"/>
        </w:rPr>
        <w:t>Cell</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182</w:t>
      </w:r>
      <w:r w:rsidRPr="000F2423">
        <w:rPr>
          <w:rFonts w:ascii="Calibri" w:eastAsia="Times New Roman" w:hAnsi="Calibri" w:cs="Calibri"/>
          <w:sz w:val="24"/>
          <w:szCs w:val="24"/>
          <w:lang w:val="en-IN" w:eastAsia="en-IN"/>
        </w:rPr>
        <w:t xml:space="preserve"> (6), 1606–1622.e23 (2020).</w:t>
      </w:r>
    </w:p>
    <w:p w14:paraId="50857387" w14:textId="7940C77A"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Jiang, Y. et al. Mapping and tracing Grem1(+) stromal cells in an Apc (Min/+) mouse utilizing cryopreserved intestinal sections prepared </w:t>
      </w:r>
      <w:r w:rsidRPr="001A6F6C">
        <w:rPr>
          <w:rFonts w:ascii="Calibri" w:eastAsia="Times New Roman" w:hAnsi="Calibri" w:cs="Calibri"/>
          <w:i/>
          <w:iCs/>
          <w:sz w:val="24"/>
          <w:szCs w:val="24"/>
          <w:lang w:val="en-IN" w:eastAsia="en-IN"/>
        </w:rPr>
        <w:t>via</w:t>
      </w:r>
      <w:r w:rsidRPr="000F2423">
        <w:rPr>
          <w:rFonts w:ascii="Calibri" w:eastAsia="Times New Roman" w:hAnsi="Calibri" w:cs="Calibri"/>
          <w:sz w:val="24"/>
          <w:szCs w:val="24"/>
          <w:lang w:val="en-IN" w:eastAsia="en-IN"/>
        </w:rPr>
        <w:t xml:space="preserve"> modified Swiss-roll technique. </w:t>
      </w:r>
      <w:r w:rsidRPr="000F2423">
        <w:rPr>
          <w:rFonts w:ascii="Calibri" w:eastAsia="Times New Roman" w:hAnsi="Calibri" w:cs="Calibri"/>
          <w:i/>
          <w:iCs/>
          <w:sz w:val="24"/>
          <w:szCs w:val="24"/>
          <w:lang w:val="en-IN" w:eastAsia="en-IN"/>
        </w:rPr>
        <w:t>iScience</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27</w:t>
      </w:r>
      <w:r w:rsidRPr="000F2423">
        <w:rPr>
          <w:rFonts w:ascii="Calibri" w:eastAsia="Times New Roman" w:hAnsi="Calibri" w:cs="Calibri"/>
          <w:sz w:val="24"/>
          <w:szCs w:val="24"/>
          <w:lang w:val="en-IN" w:eastAsia="en-IN"/>
        </w:rPr>
        <w:t xml:space="preserve"> (11), 111173 (2024).</w:t>
      </w:r>
    </w:p>
    <w:p w14:paraId="2AADEACB" w14:textId="51396B33"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Izbeki, F. et al. Loss of Kitlow progenitors, reduced stem cell factor and high oxidative stress underlie gastric dysfunction in progeric mice. </w:t>
      </w:r>
      <w:r w:rsidRPr="000F2423">
        <w:rPr>
          <w:rFonts w:ascii="Calibri" w:eastAsia="Times New Roman" w:hAnsi="Calibri" w:cs="Calibri"/>
          <w:i/>
          <w:iCs/>
          <w:sz w:val="24"/>
          <w:szCs w:val="24"/>
          <w:lang w:val="en-IN" w:eastAsia="en-IN"/>
        </w:rPr>
        <w:t>J Physiol</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588</w:t>
      </w:r>
      <w:r w:rsidRPr="000F2423">
        <w:rPr>
          <w:rFonts w:ascii="Calibri" w:eastAsia="Times New Roman" w:hAnsi="Calibri" w:cs="Calibri"/>
          <w:sz w:val="24"/>
          <w:szCs w:val="24"/>
          <w:lang w:val="en-IN" w:eastAsia="en-IN"/>
        </w:rPr>
        <w:t xml:space="preserve"> (Pt 16), 3101–3117 (2010).</w:t>
      </w:r>
    </w:p>
    <w:p w14:paraId="6D154509" w14:textId="16EFDB6E"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t xml:space="preserve">Hayashi, Y. et al. Hyperglycemia increases interstitial cells of Cajal </w:t>
      </w:r>
      <w:r w:rsidRPr="001A6F6C">
        <w:rPr>
          <w:rFonts w:ascii="Calibri" w:eastAsia="Times New Roman" w:hAnsi="Calibri" w:cs="Calibri"/>
          <w:i/>
          <w:iCs/>
          <w:sz w:val="24"/>
          <w:szCs w:val="24"/>
          <w:lang w:val="en-IN" w:eastAsia="en-IN"/>
        </w:rPr>
        <w:t>via</w:t>
      </w:r>
      <w:r w:rsidRPr="000F2423">
        <w:rPr>
          <w:rFonts w:ascii="Calibri" w:eastAsia="Times New Roman" w:hAnsi="Calibri" w:cs="Calibri"/>
          <w:sz w:val="24"/>
          <w:szCs w:val="24"/>
          <w:lang w:val="en-IN" w:eastAsia="en-IN"/>
        </w:rPr>
        <w:t xml:space="preserve"> MAPK1 and MAPK3 signaling to ETV1 and KIT, leading to rapid gastric emptying. </w:t>
      </w:r>
      <w:r w:rsidRPr="000F2423">
        <w:rPr>
          <w:rFonts w:ascii="Calibri" w:eastAsia="Times New Roman" w:hAnsi="Calibri" w:cs="Calibri"/>
          <w:i/>
          <w:iCs/>
          <w:sz w:val="24"/>
          <w:szCs w:val="24"/>
          <w:lang w:val="en-IN" w:eastAsia="en-IN"/>
        </w:rPr>
        <w:t>Gastroenterology</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153</w:t>
      </w:r>
      <w:r w:rsidRPr="000F2423">
        <w:rPr>
          <w:rFonts w:ascii="Calibri" w:eastAsia="Times New Roman" w:hAnsi="Calibri" w:cs="Calibri"/>
          <w:sz w:val="24"/>
          <w:szCs w:val="24"/>
          <w:lang w:val="en-IN" w:eastAsia="en-IN"/>
        </w:rPr>
        <w:t xml:space="preserve"> (2), 521–535.e20 (2017).</w:t>
      </w:r>
    </w:p>
    <w:p w14:paraId="64065B8F" w14:textId="2E3C928B" w:rsidR="00F8547C" w:rsidRPr="000F2423" w:rsidRDefault="00F8547C" w:rsidP="000F2423">
      <w:pPr>
        <w:pStyle w:val="ListParagraph"/>
        <w:numPr>
          <w:ilvl w:val="0"/>
          <w:numId w:val="33"/>
        </w:numPr>
        <w:spacing w:after="0" w:line="240" w:lineRule="auto"/>
        <w:ind w:left="0" w:firstLine="0"/>
        <w:jc w:val="both"/>
        <w:rPr>
          <w:rFonts w:ascii="Calibri" w:eastAsia="Times New Roman" w:hAnsi="Calibri" w:cs="Calibri"/>
          <w:sz w:val="24"/>
          <w:szCs w:val="24"/>
          <w:lang w:val="en-IN" w:eastAsia="en-IN"/>
        </w:rPr>
      </w:pPr>
      <w:r w:rsidRPr="000F2423">
        <w:rPr>
          <w:rFonts w:ascii="Calibri" w:eastAsia="Times New Roman" w:hAnsi="Calibri" w:cs="Calibri"/>
          <w:sz w:val="24"/>
          <w:szCs w:val="24"/>
          <w:lang w:val="en-IN" w:eastAsia="en-IN"/>
        </w:rPr>
        <w:lastRenderedPageBreak/>
        <w:t xml:space="preserve">Gao, F. et al. Hypoxia-inducible factor 1alpha stabilization restores epigenetic control of nitric oxide synthase 1 expression and reverses gastroparesis in female diabetic mice. </w:t>
      </w:r>
      <w:r w:rsidRPr="000F2423">
        <w:rPr>
          <w:rFonts w:ascii="Calibri" w:eastAsia="Times New Roman" w:hAnsi="Calibri" w:cs="Calibri"/>
          <w:i/>
          <w:iCs/>
          <w:sz w:val="24"/>
          <w:szCs w:val="24"/>
          <w:lang w:val="en-IN" w:eastAsia="en-IN"/>
        </w:rPr>
        <w:t>Gastroenterology</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165</w:t>
      </w:r>
      <w:r w:rsidRPr="000F2423">
        <w:rPr>
          <w:rFonts w:ascii="Calibri" w:eastAsia="Times New Roman" w:hAnsi="Calibri" w:cs="Calibri"/>
          <w:sz w:val="24"/>
          <w:szCs w:val="24"/>
          <w:lang w:val="en-IN" w:eastAsia="en-IN"/>
        </w:rPr>
        <w:t xml:space="preserve"> (6), 1458–1474 (2023).</w:t>
      </w:r>
    </w:p>
    <w:p w14:paraId="4DD21219" w14:textId="3A48E41B" w:rsidR="00F8547C" w:rsidRPr="000F2423" w:rsidRDefault="00F8547C" w:rsidP="000F2423">
      <w:pPr>
        <w:pStyle w:val="ListParagraph"/>
        <w:numPr>
          <w:ilvl w:val="0"/>
          <w:numId w:val="33"/>
        </w:numPr>
        <w:pBdr>
          <w:top w:val="nil"/>
          <w:left w:val="nil"/>
          <w:bottom w:val="nil"/>
          <w:right w:val="nil"/>
          <w:between w:val="nil"/>
        </w:pBdr>
        <w:spacing w:after="0" w:line="240" w:lineRule="auto"/>
        <w:ind w:left="0" w:firstLine="0"/>
        <w:jc w:val="both"/>
        <w:rPr>
          <w:rFonts w:ascii="Calibri" w:hAnsi="Calibri" w:cs="Calibri"/>
          <w:bCs/>
          <w:color w:val="EE0000"/>
          <w:sz w:val="24"/>
          <w:szCs w:val="24"/>
        </w:rPr>
      </w:pPr>
      <w:r w:rsidRPr="000F2423">
        <w:rPr>
          <w:rFonts w:ascii="Calibri" w:eastAsia="Times New Roman" w:hAnsi="Calibri" w:cs="Calibri"/>
          <w:sz w:val="24"/>
          <w:szCs w:val="24"/>
          <w:lang w:val="en-IN" w:eastAsia="en-IN"/>
        </w:rPr>
        <w:t xml:space="preserve">Kuro-o, M. et al. Mutation of the mouse klotho gene leads to a syndrome resembling ageing. </w:t>
      </w:r>
      <w:r w:rsidRPr="000F2423">
        <w:rPr>
          <w:rFonts w:ascii="Calibri" w:eastAsia="Times New Roman" w:hAnsi="Calibri" w:cs="Calibri"/>
          <w:i/>
          <w:iCs/>
          <w:sz w:val="24"/>
          <w:szCs w:val="24"/>
          <w:lang w:val="en-IN" w:eastAsia="en-IN"/>
        </w:rPr>
        <w:t>Nature</w:t>
      </w:r>
      <w:r w:rsidRPr="000F2423">
        <w:rPr>
          <w:rFonts w:ascii="Calibri" w:eastAsia="Times New Roman" w:hAnsi="Calibri" w:cs="Calibri"/>
          <w:sz w:val="24"/>
          <w:szCs w:val="24"/>
          <w:lang w:val="en-IN" w:eastAsia="en-IN"/>
        </w:rPr>
        <w:t xml:space="preserve">. </w:t>
      </w:r>
      <w:r w:rsidRPr="000F2423">
        <w:rPr>
          <w:rFonts w:ascii="Calibri" w:eastAsia="Times New Roman" w:hAnsi="Calibri" w:cs="Calibri"/>
          <w:b/>
          <w:bCs/>
          <w:sz w:val="24"/>
          <w:szCs w:val="24"/>
          <w:lang w:val="en-IN" w:eastAsia="en-IN"/>
        </w:rPr>
        <w:t>390</w:t>
      </w:r>
      <w:r w:rsidRPr="000F2423">
        <w:rPr>
          <w:rFonts w:ascii="Calibri" w:eastAsia="Times New Roman" w:hAnsi="Calibri" w:cs="Calibri"/>
          <w:sz w:val="24"/>
          <w:szCs w:val="24"/>
          <w:lang w:val="en-IN" w:eastAsia="en-IN"/>
        </w:rPr>
        <w:t xml:space="preserve"> (6655), 45–51 (1997).</w:t>
      </w:r>
    </w:p>
    <w:sectPr w:rsidR="00F8547C" w:rsidRPr="000F2423" w:rsidSect="000F2423">
      <w:headerReference w:type="even" r:id="rId13"/>
      <w:headerReference w:type="default" r:id="rId14"/>
      <w:footerReference w:type="even" r:id="rId15"/>
      <w:headerReference w:type="first" r:id="rId16"/>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0E05E6" w14:textId="77777777" w:rsidR="008874C5" w:rsidRDefault="008874C5">
      <w:r>
        <w:separator/>
      </w:r>
    </w:p>
  </w:endnote>
  <w:endnote w:type="continuationSeparator" w:id="0">
    <w:p w14:paraId="6135A9A2" w14:textId="77777777" w:rsidR="008874C5" w:rsidRDefault="00887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DF4B0A" w14:textId="77777777" w:rsidR="008874C5" w:rsidRDefault="008874C5">
      <w:r>
        <w:separator/>
      </w:r>
    </w:p>
  </w:footnote>
  <w:footnote w:type="continuationSeparator" w:id="0">
    <w:p w14:paraId="4CABC421" w14:textId="77777777" w:rsidR="008874C5" w:rsidRDefault="008874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585542D3"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F253B"/>
    <w:multiLevelType w:val="hybridMultilevel"/>
    <w:tmpl w:val="5BE24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7DB0487"/>
    <w:multiLevelType w:val="multilevel"/>
    <w:tmpl w:val="BAF267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97E5010"/>
    <w:multiLevelType w:val="hybridMultilevel"/>
    <w:tmpl w:val="6290B696"/>
    <w:lvl w:ilvl="0" w:tplc="F31E5000">
      <w:numFmt w:val="bullet"/>
      <w:lvlText w:val=""/>
      <w:lvlJc w:val="left"/>
      <w:pPr>
        <w:ind w:left="720" w:hanging="360"/>
      </w:pPr>
      <w:rPr>
        <w:rFonts w:ascii="Calibri" w:eastAsia="Times New Roman"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5307D44"/>
    <w:multiLevelType w:val="multilevel"/>
    <w:tmpl w:val="D6CABA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CF64004"/>
    <w:multiLevelType w:val="hybridMultilevel"/>
    <w:tmpl w:val="9606F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7356132"/>
    <w:multiLevelType w:val="multilevel"/>
    <w:tmpl w:val="F8A47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8532F85"/>
    <w:multiLevelType w:val="multilevel"/>
    <w:tmpl w:val="F8A47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8976786"/>
    <w:multiLevelType w:val="multilevel"/>
    <w:tmpl w:val="FDECDDEE"/>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FEF0BCB"/>
    <w:multiLevelType w:val="multilevel"/>
    <w:tmpl w:val="E9FE7B3A"/>
    <w:lvl w:ilvl="0">
      <w:start w:val="1"/>
      <w:numFmt w:val="decimal"/>
      <w:lvlText w:val="%1."/>
      <w:lvlJc w:val="left"/>
      <w:pPr>
        <w:ind w:left="720" w:hanging="360"/>
      </w:pPr>
      <w:rPr>
        <w:rFonts w:ascii="Calibri" w:hAnsi="Calibri" w:cs="Calibri"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0850DA4"/>
    <w:multiLevelType w:val="multilevel"/>
    <w:tmpl w:val="04D6C0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D33CDF"/>
    <w:multiLevelType w:val="multilevel"/>
    <w:tmpl w:val="F8A4704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52123839">
    <w:abstractNumId w:val="10"/>
  </w:num>
  <w:num w:numId="2" w16cid:durableId="1984042491">
    <w:abstractNumId w:val="17"/>
  </w:num>
  <w:num w:numId="3" w16cid:durableId="118914537">
    <w:abstractNumId w:val="29"/>
  </w:num>
  <w:num w:numId="4" w16cid:durableId="1932934919">
    <w:abstractNumId w:val="5"/>
  </w:num>
  <w:num w:numId="5" w16cid:durableId="584412448">
    <w:abstractNumId w:val="21"/>
  </w:num>
  <w:num w:numId="6" w16cid:durableId="1692337555">
    <w:abstractNumId w:val="28"/>
  </w:num>
  <w:num w:numId="7" w16cid:durableId="1668751632">
    <w:abstractNumId w:val="11"/>
  </w:num>
  <w:num w:numId="8" w16cid:durableId="1699504584">
    <w:abstractNumId w:val="15"/>
  </w:num>
  <w:num w:numId="9" w16cid:durableId="1471939920">
    <w:abstractNumId w:val="6"/>
  </w:num>
  <w:num w:numId="10" w16cid:durableId="1456294289">
    <w:abstractNumId w:val="12"/>
  </w:num>
  <w:num w:numId="11" w16cid:durableId="1090856223">
    <w:abstractNumId w:val="19"/>
  </w:num>
  <w:num w:numId="12" w16cid:durableId="347753210">
    <w:abstractNumId w:val="8"/>
  </w:num>
  <w:num w:numId="13" w16cid:durableId="62803357">
    <w:abstractNumId w:val="31"/>
  </w:num>
  <w:num w:numId="14" w16cid:durableId="571625102">
    <w:abstractNumId w:val="30"/>
  </w:num>
  <w:num w:numId="15" w16cid:durableId="1783526964">
    <w:abstractNumId w:val="9"/>
  </w:num>
  <w:num w:numId="16" w16cid:durableId="985014971">
    <w:abstractNumId w:val="4"/>
  </w:num>
  <w:num w:numId="17" w16cid:durableId="1511211528">
    <w:abstractNumId w:val="2"/>
  </w:num>
  <w:num w:numId="18" w16cid:durableId="1311205117">
    <w:abstractNumId w:val="16"/>
  </w:num>
  <w:num w:numId="19" w16cid:durableId="81266712">
    <w:abstractNumId w:val="7"/>
  </w:num>
  <w:num w:numId="20" w16cid:durableId="1802188761">
    <w:abstractNumId w:val="22"/>
  </w:num>
  <w:num w:numId="21" w16cid:durableId="225191431">
    <w:abstractNumId w:val="0"/>
  </w:num>
  <w:num w:numId="22" w16cid:durableId="475996718">
    <w:abstractNumId w:val="1"/>
  </w:num>
  <w:num w:numId="23" w16cid:durableId="2037734621">
    <w:abstractNumId w:val="13"/>
  </w:num>
  <w:num w:numId="24" w16cid:durableId="1695836797">
    <w:abstractNumId w:val="32"/>
  </w:num>
  <w:num w:numId="25" w16cid:durableId="300810571">
    <w:abstractNumId w:val="25"/>
  </w:num>
  <w:num w:numId="26" w16cid:durableId="749473213">
    <w:abstractNumId w:val="20"/>
  </w:num>
  <w:num w:numId="27" w16cid:durableId="1862235421">
    <w:abstractNumId w:val="3"/>
  </w:num>
  <w:num w:numId="28" w16cid:durableId="99107386">
    <w:abstractNumId w:val="23"/>
  </w:num>
  <w:num w:numId="29" w16cid:durableId="1165509460">
    <w:abstractNumId w:val="24"/>
  </w:num>
  <w:num w:numId="30" w16cid:durableId="1169247165">
    <w:abstractNumId w:val="18"/>
  </w:num>
  <w:num w:numId="31" w16cid:durableId="387342911">
    <w:abstractNumId w:val="27"/>
  </w:num>
  <w:num w:numId="32" w16cid:durableId="1552694332">
    <w:abstractNumId w:val="14"/>
  </w:num>
  <w:num w:numId="33" w16cid:durableId="171981951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4FAIFA4bY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09r2ae999e28exzppv9ftg90dfztxax920&quot;&gt;huynh Jove&lt;record-ids&gt;&lt;item&gt;2&lt;/item&gt;&lt;item&gt;13&lt;/item&gt;&lt;item&gt;14&lt;/item&gt;&lt;item&gt;16&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item&gt;35&lt;/item&gt;&lt;/record-ids&gt;&lt;/item&gt;&lt;/Libraries&gt;"/>
  </w:docVars>
  <w:rsids>
    <w:rsidRoot w:val="006E4797"/>
    <w:rsid w:val="0000008F"/>
    <w:rsid w:val="000017C6"/>
    <w:rsid w:val="0000515B"/>
    <w:rsid w:val="00011457"/>
    <w:rsid w:val="000128D8"/>
    <w:rsid w:val="00013652"/>
    <w:rsid w:val="00021D4A"/>
    <w:rsid w:val="00022967"/>
    <w:rsid w:val="0003252D"/>
    <w:rsid w:val="00033049"/>
    <w:rsid w:val="000331DA"/>
    <w:rsid w:val="00034DD1"/>
    <w:rsid w:val="00042C56"/>
    <w:rsid w:val="0004355D"/>
    <w:rsid w:val="00050283"/>
    <w:rsid w:val="0005085B"/>
    <w:rsid w:val="00053BA1"/>
    <w:rsid w:val="00057B67"/>
    <w:rsid w:val="00061C52"/>
    <w:rsid w:val="00061E0E"/>
    <w:rsid w:val="00065A61"/>
    <w:rsid w:val="0007506F"/>
    <w:rsid w:val="00076815"/>
    <w:rsid w:val="00076E2E"/>
    <w:rsid w:val="00081F44"/>
    <w:rsid w:val="00082A5F"/>
    <w:rsid w:val="000977C4"/>
    <w:rsid w:val="000A3DF1"/>
    <w:rsid w:val="000A623A"/>
    <w:rsid w:val="000A6FD6"/>
    <w:rsid w:val="000B107C"/>
    <w:rsid w:val="000B41B6"/>
    <w:rsid w:val="000C45DA"/>
    <w:rsid w:val="000E2ABF"/>
    <w:rsid w:val="000E3F21"/>
    <w:rsid w:val="000E48CF"/>
    <w:rsid w:val="000E4C51"/>
    <w:rsid w:val="000E7E4A"/>
    <w:rsid w:val="000F1934"/>
    <w:rsid w:val="000F2423"/>
    <w:rsid w:val="000F72CE"/>
    <w:rsid w:val="00110C8E"/>
    <w:rsid w:val="00116E11"/>
    <w:rsid w:val="0012531C"/>
    <w:rsid w:val="00125A26"/>
    <w:rsid w:val="00144EA0"/>
    <w:rsid w:val="00147CBA"/>
    <w:rsid w:val="0015327B"/>
    <w:rsid w:val="001624E4"/>
    <w:rsid w:val="00164F21"/>
    <w:rsid w:val="001712A1"/>
    <w:rsid w:val="001734F8"/>
    <w:rsid w:val="00177C58"/>
    <w:rsid w:val="00181A81"/>
    <w:rsid w:val="0018412F"/>
    <w:rsid w:val="0018547E"/>
    <w:rsid w:val="00185B60"/>
    <w:rsid w:val="001901CA"/>
    <w:rsid w:val="00194464"/>
    <w:rsid w:val="00194C04"/>
    <w:rsid w:val="00194CE8"/>
    <w:rsid w:val="00195615"/>
    <w:rsid w:val="001959A2"/>
    <w:rsid w:val="00197726"/>
    <w:rsid w:val="001A1CA1"/>
    <w:rsid w:val="001A3D0F"/>
    <w:rsid w:val="001A5584"/>
    <w:rsid w:val="001A618C"/>
    <w:rsid w:val="001A6F6C"/>
    <w:rsid w:val="001B609B"/>
    <w:rsid w:val="001C3E6F"/>
    <w:rsid w:val="001C5A70"/>
    <w:rsid w:val="001D0877"/>
    <w:rsid w:val="001D1578"/>
    <w:rsid w:val="001D3861"/>
    <w:rsid w:val="001E6EBD"/>
    <w:rsid w:val="001F3109"/>
    <w:rsid w:val="00202327"/>
    <w:rsid w:val="0020707F"/>
    <w:rsid w:val="00210A41"/>
    <w:rsid w:val="00210DD6"/>
    <w:rsid w:val="00214319"/>
    <w:rsid w:val="00216774"/>
    <w:rsid w:val="00216D5E"/>
    <w:rsid w:val="0023296D"/>
    <w:rsid w:val="00232DDC"/>
    <w:rsid w:val="00252077"/>
    <w:rsid w:val="00255A90"/>
    <w:rsid w:val="0027049B"/>
    <w:rsid w:val="00272C10"/>
    <w:rsid w:val="00273EDD"/>
    <w:rsid w:val="002753BD"/>
    <w:rsid w:val="002860F8"/>
    <w:rsid w:val="002937AA"/>
    <w:rsid w:val="002A12E2"/>
    <w:rsid w:val="002B1E1E"/>
    <w:rsid w:val="002B6FD2"/>
    <w:rsid w:val="002E0A4C"/>
    <w:rsid w:val="002E132C"/>
    <w:rsid w:val="002E6068"/>
    <w:rsid w:val="002F55C4"/>
    <w:rsid w:val="00312E30"/>
    <w:rsid w:val="00313CA9"/>
    <w:rsid w:val="0031658E"/>
    <w:rsid w:val="0032513F"/>
    <w:rsid w:val="00345954"/>
    <w:rsid w:val="00345A90"/>
    <w:rsid w:val="00347052"/>
    <w:rsid w:val="00347F74"/>
    <w:rsid w:val="00351087"/>
    <w:rsid w:val="00352A02"/>
    <w:rsid w:val="00352E05"/>
    <w:rsid w:val="003548DA"/>
    <w:rsid w:val="00355398"/>
    <w:rsid w:val="00356228"/>
    <w:rsid w:val="00356880"/>
    <w:rsid w:val="0036099C"/>
    <w:rsid w:val="003624EE"/>
    <w:rsid w:val="00367313"/>
    <w:rsid w:val="003807F4"/>
    <w:rsid w:val="003843F9"/>
    <w:rsid w:val="00387CDA"/>
    <w:rsid w:val="00392F30"/>
    <w:rsid w:val="003A5297"/>
    <w:rsid w:val="003A7193"/>
    <w:rsid w:val="003B7B0D"/>
    <w:rsid w:val="003C06F0"/>
    <w:rsid w:val="003C1E29"/>
    <w:rsid w:val="003C375C"/>
    <w:rsid w:val="003C4199"/>
    <w:rsid w:val="003C7852"/>
    <w:rsid w:val="003D060B"/>
    <w:rsid w:val="003D434D"/>
    <w:rsid w:val="003D67E2"/>
    <w:rsid w:val="003D6CE8"/>
    <w:rsid w:val="003E1BB8"/>
    <w:rsid w:val="004041CD"/>
    <w:rsid w:val="0040565D"/>
    <w:rsid w:val="0040579A"/>
    <w:rsid w:val="00414ADE"/>
    <w:rsid w:val="00416DD9"/>
    <w:rsid w:val="00422560"/>
    <w:rsid w:val="00425E6B"/>
    <w:rsid w:val="00425F1D"/>
    <w:rsid w:val="00430412"/>
    <w:rsid w:val="00433A11"/>
    <w:rsid w:val="004361C8"/>
    <w:rsid w:val="00436F4D"/>
    <w:rsid w:val="00440F00"/>
    <w:rsid w:val="00445589"/>
    <w:rsid w:val="00450538"/>
    <w:rsid w:val="004620C9"/>
    <w:rsid w:val="004634A6"/>
    <w:rsid w:val="0046665C"/>
    <w:rsid w:val="00471827"/>
    <w:rsid w:val="004813F7"/>
    <w:rsid w:val="0048244B"/>
    <w:rsid w:val="0048679E"/>
    <w:rsid w:val="00487325"/>
    <w:rsid w:val="004939EE"/>
    <w:rsid w:val="004969D3"/>
    <w:rsid w:val="004A5F14"/>
    <w:rsid w:val="004B2421"/>
    <w:rsid w:val="004B7A4A"/>
    <w:rsid w:val="004C0985"/>
    <w:rsid w:val="004C7620"/>
    <w:rsid w:val="004D362E"/>
    <w:rsid w:val="004E02EF"/>
    <w:rsid w:val="004F4914"/>
    <w:rsid w:val="004F6AD9"/>
    <w:rsid w:val="00501179"/>
    <w:rsid w:val="00503BDE"/>
    <w:rsid w:val="00510E28"/>
    <w:rsid w:val="00513CCF"/>
    <w:rsid w:val="00516914"/>
    <w:rsid w:val="00517587"/>
    <w:rsid w:val="00517DA5"/>
    <w:rsid w:val="0052016B"/>
    <w:rsid w:val="00530BED"/>
    <w:rsid w:val="00535445"/>
    <w:rsid w:val="00544F9A"/>
    <w:rsid w:val="00551D82"/>
    <w:rsid w:val="005533E1"/>
    <w:rsid w:val="0055344F"/>
    <w:rsid w:val="00554829"/>
    <w:rsid w:val="00556B5E"/>
    <w:rsid w:val="00556FD3"/>
    <w:rsid w:val="005617FA"/>
    <w:rsid w:val="005658BB"/>
    <w:rsid w:val="005701A1"/>
    <w:rsid w:val="005734D7"/>
    <w:rsid w:val="005741DF"/>
    <w:rsid w:val="00574D09"/>
    <w:rsid w:val="00575E55"/>
    <w:rsid w:val="00585BF5"/>
    <w:rsid w:val="00590593"/>
    <w:rsid w:val="00593EE4"/>
    <w:rsid w:val="00594591"/>
    <w:rsid w:val="00596673"/>
    <w:rsid w:val="005A637B"/>
    <w:rsid w:val="005A74B5"/>
    <w:rsid w:val="005B08F5"/>
    <w:rsid w:val="005B2039"/>
    <w:rsid w:val="005B2BCD"/>
    <w:rsid w:val="005B5833"/>
    <w:rsid w:val="005C2B6E"/>
    <w:rsid w:val="005C3DFA"/>
    <w:rsid w:val="005C44D9"/>
    <w:rsid w:val="005E006B"/>
    <w:rsid w:val="005E1EE7"/>
    <w:rsid w:val="005F67C5"/>
    <w:rsid w:val="00604100"/>
    <w:rsid w:val="00611033"/>
    <w:rsid w:val="00615035"/>
    <w:rsid w:val="0061531A"/>
    <w:rsid w:val="00617534"/>
    <w:rsid w:val="00620842"/>
    <w:rsid w:val="00622578"/>
    <w:rsid w:val="006239A1"/>
    <w:rsid w:val="00624208"/>
    <w:rsid w:val="006244D4"/>
    <w:rsid w:val="00633CA6"/>
    <w:rsid w:val="00634672"/>
    <w:rsid w:val="00636963"/>
    <w:rsid w:val="00647209"/>
    <w:rsid w:val="00650556"/>
    <w:rsid w:val="006566F3"/>
    <w:rsid w:val="00660846"/>
    <w:rsid w:val="00662176"/>
    <w:rsid w:val="00663CFB"/>
    <w:rsid w:val="006755EE"/>
    <w:rsid w:val="006824BF"/>
    <w:rsid w:val="006829F4"/>
    <w:rsid w:val="00684A06"/>
    <w:rsid w:val="006A3ABE"/>
    <w:rsid w:val="006A3D7C"/>
    <w:rsid w:val="006A6821"/>
    <w:rsid w:val="006B026C"/>
    <w:rsid w:val="006C504F"/>
    <w:rsid w:val="006C6F6B"/>
    <w:rsid w:val="006D2FE0"/>
    <w:rsid w:val="006E1369"/>
    <w:rsid w:val="006E4797"/>
    <w:rsid w:val="006E7C64"/>
    <w:rsid w:val="00701F96"/>
    <w:rsid w:val="00702ADE"/>
    <w:rsid w:val="0070444F"/>
    <w:rsid w:val="007063E7"/>
    <w:rsid w:val="00713ACE"/>
    <w:rsid w:val="00714BE0"/>
    <w:rsid w:val="00714CC1"/>
    <w:rsid w:val="0071638D"/>
    <w:rsid w:val="00716AC8"/>
    <w:rsid w:val="00736371"/>
    <w:rsid w:val="00751D3D"/>
    <w:rsid w:val="007622AC"/>
    <w:rsid w:val="00766317"/>
    <w:rsid w:val="00766E43"/>
    <w:rsid w:val="007824DC"/>
    <w:rsid w:val="007864E6"/>
    <w:rsid w:val="00795D40"/>
    <w:rsid w:val="0079797A"/>
    <w:rsid w:val="007A4BBA"/>
    <w:rsid w:val="007B488F"/>
    <w:rsid w:val="007B7038"/>
    <w:rsid w:val="007B72A4"/>
    <w:rsid w:val="007B75F1"/>
    <w:rsid w:val="007C4B91"/>
    <w:rsid w:val="007D6BE0"/>
    <w:rsid w:val="007D6E0F"/>
    <w:rsid w:val="007E059B"/>
    <w:rsid w:val="007E084F"/>
    <w:rsid w:val="007E23C1"/>
    <w:rsid w:val="007E5482"/>
    <w:rsid w:val="007F13E9"/>
    <w:rsid w:val="007F2030"/>
    <w:rsid w:val="007F31A0"/>
    <w:rsid w:val="007F5EB0"/>
    <w:rsid w:val="00805482"/>
    <w:rsid w:val="00822A76"/>
    <w:rsid w:val="0082351B"/>
    <w:rsid w:val="00824FB8"/>
    <w:rsid w:val="008258EB"/>
    <w:rsid w:val="00833B96"/>
    <w:rsid w:val="00836360"/>
    <w:rsid w:val="0084141F"/>
    <w:rsid w:val="008425A4"/>
    <w:rsid w:val="008461C6"/>
    <w:rsid w:val="008522BF"/>
    <w:rsid w:val="0085421A"/>
    <w:rsid w:val="0085548D"/>
    <w:rsid w:val="0087369C"/>
    <w:rsid w:val="00876725"/>
    <w:rsid w:val="00886BE2"/>
    <w:rsid w:val="008874C5"/>
    <w:rsid w:val="00891C37"/>
    <w:rsid w:val="00894132"/>
    <w:rsid w:val="0089464B"/>
    <w:rsid w:val="008A2E92"/>
    <w:rsid w:val="008A4859"/>
    <w:rsid w:val="008A74CA"/>
    <w:rsid w:val="008A7A39"/>
    <w:rsid w:val="008B2D50"/>
    <w:rsid w:val="008B35D2"/>
    <w:rsid w:val="008B5D63"/>
    <w:rsid w:val="008B765D"/>
    <w:rsid w:val="008C2F7E"/>
    <w:rsid w:val="008D293E"/>
    <w:rsid w:val="008D3879"/>
    <w:rsid w:val="008D4618"/>
    <w:rsid w:val="008D5EA8"/>
    <w:rsid w:val="008E19AC"/>
    <w:rsid w:val="008E6DA7"/>
    <w:rsid w:val="008F53A3"/>
    <w:rsid w:val="0090191F"/>
    <w:rsid w:val="00901C81"/>
    <w:rsid w:val="00911B65"/>
    <w:rsid w:val="00911EF7"/>
    <w:rsid w:val="00912A6C"/>
    <w:rsid w:val="00917C7A"/>
    <w:rsid w:val="0092083A"/>
    <w:rsid w:val="00921368"/>
    <w:rsid w:val="00923220"/>
    <w:rsid w:val="00936E08"/>
    <w:rsid w:val="009409EA"/>
    <w:rsid w:val="009537DF"/>
    <w:rsid w:val="00974D0A"/>
    <w:rsid w:val="00976C9A"/>
    <w:rsid w:val="00981BC2"/>
    <w:rsid w:val="00992452"/>
    <w:rsid w:val="00994F50"/>
    <w:rsid w:val="00995DCF"/>
    <w:rsid w:val="009A070D"/>
    <w:rsid w:val="009A768D"/>
    <w:rsid w:val="009B42EB"/>
    <w:rsid w:val="009C0F8B"/>
    <w:rsid w:val="009D07EC"/>
    <w:rsid w:val="009D6F0A"/>
    <w:rsid w:val="00A075EC"/>
    <w:rsid w:val="00A1143F"/>
    <w:rsid w:val="00A134C3"/>
    <w:rsid w:val="00A1684A"/>
    <w:rsid w:val="00A223AC"/>
    <w:rsid w:val="00A238F5"/>
    <w:rsid w:val="00A240AB"/>
    <w:rsid w:val="00A305F5"/>
    <w:rsid w:val="00A35853"/>
    <w:rsid w:val="00A36797"/>
    <w:rsid w:val="00A36B13"/>
    <w:rsid w:val="00A377B5"/>
    <w:rsid w:val="00A4492F"/>
    <w:rsid w:val="00A44A66"/>
    <w:rsid w:val="00A60C39"/>
    <w:rsid w:val="00A61636"/>
    <w:rsid w:val="00A62051"/>
    <w:rsid w:val="00A624BE"/>
    <w:rsid w:val="00A710A3"/>
    <w:rsid w:val="00A76D5B"/>
    <w:rsid w:val="00A8488E"/>
    <w:rsid w:val="00A946DE"/>
    <w:rsid w:val="00AB3DD8"/>
    <w:rsid w:val="00AB4038"/>
    <w:rsid w:val="00AC4EE0"/>
    <w:rsid w:val="00B209DF"/>
    <w:rsid w:val="00B23C2C"/>
    <w:rsid w:val="00B27172"/>
    <w:rsid w:val="00B3599B"/>
    <w:rsid w:val="00B54C3E"/>
    <w:rsid w:val="00B55E45"/>
    <w:rsid w:val="00B61CDD"/>
    <w:rsid w:val="00B65C5E"/>
    <w:rsid w:val="00B66177"/>
    <w:rsid w:val="00B81064"/>
    <w:rsid w:val="00B85586"/>
    <w:rsid w:val="00B87681"/>
    <w:rsid w:val="00B92947"/>
    <w:rsid w:val="00B97204"/>
    <w:rsid w:val="00BA3523"/>
    <w:rsid w:val="00BA7A2E"/>
    <w:rsid w:val="00BB3065"/>
    <w:rsid w:val="00BB5C6A"/>
    <w:rsid w:val="00BB77C2"/>
    <w:rsid w:val="00BC0ECC"/>
    <w:rsid w:val="00BC6457"/>
    <w:rsid w:val="00BD0BBC"/>
    <w:rsid w:val="00BD1A88"/>
    <w:rsid w:val="00BD3767"/>
    <w:rsid w:val="00BD4E04"/>
    <w:rsid w:val="00BE22A2"/>
    <w:rsid w:val="00BE2769"/>
    <w:rsid w:val="00BF4BB8"/>
    <w:rsid w:val="00BF53A5"/>
    <w:rsid w:val="00C02A13"/>
    <w:rsid w:val="00C06A1A"/>
    <w:rsid w:val="00C11D93"/>
    <w:rsid w:val="00C1201F"/>
    <w:rsid w:val="00C150A9"/>
    <w:rsid w:val="00C23021"/>
    <w:rsid w:val="00C23838"/>
    <w:rsid w:val="00C277EB"/>
    <w:rsid w:val="00C27C71"/>
    <w:rsid w:val="00C3324A"/>
    <w:rsid w:val="00C366E0"/>
    <w:rsid w:val="00C42A4F"/>
    <w:rsid w:val="00C45593"/>
    <w:rsid w:val="00C550F3"/>
    <w:rsid w:val="00C62E44"/>
    <w:rsid w:val="00C652D8"/>
    <w:rsid w:val="00C83039"/>
    <w:rsid w:val="00C85558"/>
    <w:rsid w:val="00C875D1"/>
    <w:rsid w:val="00C92E01"/>
    <w:rsid w:val="00C940EE"/>
    <w:rsid w:val="00C96D4D"/>
    <w:rsid w:val="00CB1713"/>
    <w:rsid w:val="00CB1783"/>
    <w:rsid w:val="00CB767C"/>
    <w:rsid w:val="00CC316A"/>
    <w:rsid w:val="00CC619B"/>
    <w:rsid w:val="00CC6E84"/>
    <w:rsid w:val="00CD1D62"/>
    <w:rsid w:val="00CF67AD"/>
    <w:rsid w:val="00D066E7"/>
    <w:rsid w:val="00D07282"/>
    <w:rsid w:val="00D07A90"/>
    <w:rsid w:val="00D17177"/>
    <w:rsid w:val="00D22ABB"/>
    <w:rsid w:val="00D2510B"/>
    <w:rsid w:val="00D27BE8"/>
    <w:rsid w:val="00D316AC"/>
    <w:rsid w:val="00D32717"/>
    <w:rsid w:val="00D47775"/>
    <w:rsid w:val="00D56044"/>
    <w:rsid w:val="00D57F1F"/>
    <w:rsid w:val="00D6304B"/>
    <w:rsid w:val="00D64D44"/>
    <w:rsid w:val="00D661BB"/>
    <w:rsid w:val="00D67FEA"/>
    <w:rsid w:val="00D70983"/>
    <w:rsid w:val="00D70F87"/>
    <w:rsid w:val="00D743BC"/>
    <w:rsid w:val="00D74D70"/>
    <w:rsid w:val="00D76156"/>
    <w:rsid w:val="00D82D80"/>
    <w:rsid w:val="00D86D57"/>
    <w:rsid w:val="00D930EC"/>
    <w:rsid w:val="00D959E7"/>
    <w:rsid w:val="00DA12CF"/>
    <w:rsid w:val="00DA154A"/>
    <w:rsid w:val="00DA3C5C"/>
    <w:rsid w:val="00DA5612"/>
    <w:rsid w:val="00DB081A"/>
    <w:rsid w:val="00DB2EFA"/>
    <w:rsid w:val="00DC0E61"/>
    <w:rsid w:val="00DC18A7"/>
    <w:rsid w:val="00DC6F8C"/>
    <w:rsid w:val="00DD0D2A"/>
    <w:rsid w:val="00DD67AD"/>
    <w:rsid w:val="00DD7945"/>
    <w:rsid w:val="00DE57F8"/>
    <w:rsid w:val="00DE6E79"/>
    <w:rsid w:val="00DF1943"/>
    <w:rsid w:val="00E03054"/>
    <w:rsid w:val="00E05D45"/>
    <w:rsid w:val="00E14A5D"/>
    <w:rsid w:val="00E27739"/>
    <w:rsid w:val="00E27BDE"/>
    <w:rsid w:val="00E32A73"/>
    <w:rsid w:val="00E32AD8"/>
    <w:rsid w:val="00E401D5"/>
    <w:rsid w:val="00E523FE"/>
    <w:rsid w:val="00E52AE2"/>
    <w:rsid w:val="00E66495"/>
    <w:rsid w:val="00E766AF"/>
    <w:rsid w:val="00E7769A"/>
    <w:rsid w:val="00E8637B"/>
    <w:rsid w:val="00E95FFE"/>
    <w:rsid w:val="00EB1E68"/>
    <w:rsid w:val="00EC0649"/>
    <w:rsid w:val="00EC57F0"/>
    <w:rsid w:val="00EF047A"/>
    <w:rsid w:val="00EF1F69"/>
    <w:rsid w:val="00F01A69"/>
    <w:rsid w:val="00F06315"/>
    <w:rsid w:val="00F22FB1"/>
    <w:rsid w:val="00F33532"/>
    <w:rsid w:val="00F33B42"/>
    <w:rsid w:val="00F36869"/>
    <w:rsid w:val="00F41DE1"/>
    <w:rsid w:val="00F46806"/>
    <w:rsid w:val="00F47CEA"/>
    <w:rsid w:val="00F511BF"/>
    <w:rsid w:val="00F72213"/>
    <w:rsid w:val="00F729D2"/>
    <w:rsid w:val="00F8547C"/>
    <w:rsid w:val="00FA3B53"/>
    <w:rsid w:val="00FA47DF"/>
    <w:rsid w:val="00FA6C9C"/>
    <w:rsid w:val="00FA75BD"/>
    <w:rsid w:val="00FB1649"/>
    <w:rsid w:val="00FB4869"/>
    <w:rsid w:val="00FB6CA9"/>
    <w:rsid w:val="00FB6E61"/>
    <w:rsid w:val="00FC1120"/>
    <w:rsid w:val="00FC5DCA"/>
    <w:rsid w:val="00FF079D"/>
    <w:rsid w:val="00FF4595"/>
    <w:rsid w:val="00FF602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NormalWeb">
    <w:name w:val="Normal (Web)"/>
    <w:basedOn w:val="Normal"/>
    <w:uiPriority w:val="99"/>
    <w:semiHidden/>
    <w:unhideWhenUsed/>
    <w:rsid w:val="009D6F0A"/>
    <w:rPr>
      <w:rFonts w:ascii="Times New Roman" w:hAnsi="Times New Roman" w:cs="Times New Roman"/>
    </w:rPr>
  </w:style>
  <w:style w:type="paragraph" w:customStyle="1" w:styleId="EndNoteBibliographyTitle">
    <w:name w:val="EndNote Bibliography Title"/>
    <w:basedOn w:val="Normal"/>
    <w:link w:val="EndNoteBibliographyTitleChar"/>
    <w:rsid w:val="005C2B6E"/>
    <w:pPr>
      <w:jc w:val="center"/>
    </w:pPr>
    <w:rPr>
      <w:noProof/>
    </w:rPr>
  </w:style>
  <w:style w:type="character" w:customStyle="1" w:styleId="EndNoteBibliographyTitleChar">
    <w:name w:val="EndNote Bibliography Title Char"/>
    <w:basedOn w:val="DefaultParagraphFont"/>
    <w:link w:val="EndNoteBibliographyTitle"/>
    <w:rsid w:val="005C2B6E"/>
    <w:rPr>
      <w:noProof/>
    </w:rPr>
  </w:style>
  <w:style w:type="paragraph" w:customStyle="1" w:styleId="EndNoteBibliography">
    <w:name w:val="EndNote Bibliography"/>
    <w:basedOn w:val="Normal"/>
    <w:link w:val="EndNoteBibliographyChar"/>
    <w:rsid w:val="005C2B6E"/>
    <w:rPr>
      <w:noProof/>
    </w:rPr>
  </w:style>
  <w:style w:type="character" w:customStyle="1" w:styleId="EndNoteBibliographyChar">
    <w:name w:val="EndNote Bibliography Char"/>
    <w:basedOn w:val="DefaultParagraphFont"/>
    <w:link w:val="EndNoteBibliography"/>
    <w:rsid w:val="005C2B6E"/>
    <w:rPr>
      <w:noProof/>
    </w:rPr>
  </w:style>
  <w:style w:type="character" w:styleId="Emphasis">
    <w:name w:val="Emphasis"/>
    <w:basedOn w:val="DefaultParagraphFont"/>
    <w:uiPriority w:val="20"/>
    <w:qFormat/>
    <w:rsid w:val="00F8547C"/>
    <w:rPr>
      <w:i/>
      <w:iCs/>
    </w:rPr>
  </w:style>
  <w:style w:type="character" w:styleId="Strong">
    <w:name w:val="Strong"/>
    <w:basedOn w:val="DefaultParagraphFont"/>
    <w:uiPriority w:val="22"/>
    <w:qFormat/>
    <w:rsid w:val="00F854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8239">
      <w:bodyDiv w:val="1"/>
      <w:marLeft w:val="0"/>
      <w:marRight w:val="0"/>
      <w:marTop w:val="0"/>
      <w:marBottom w:val="0"/>
      <w:divBdr>
        <w:top w:val="none" w:sz="0" w:space="0" w:color="auto"/>
        <w:left w:val="none" w:sz="0" w:space="0" w:color="auto"/>
        <w:bottom w:val="none" w:sz="0" w:space="0" w:color="auto"/>
        <w:right w:val="none" w:sz="0" w:space="0" w:color="auto"/>
      </w:divBdr>
    </w:div>
    <w:div w:id="40450111">
      <w:bodyDiv w:val="1"/>
      <w:marLeft w:val="0"/>
      <w:marRight w:val="0"/>
      <w:marTop w:val="0"/>
      <w:marBottom w:val="0"/>
      <w:divBdr>
        <w:top w:val="none" w:sz="0" w:space="0" w:color="auto"/>
        <w:left w:val="none" w:sz="0" w:space="0" w:color="auto"/>
        <w:bottom w:val="none" w:sz="0" w:space="0" w:color="auto"/>
        <w:right w:val="none" w:sz="0" w:space="0" w:color="auto"/>
      </w:divBdr>
    </w:div>
    <w:div w:id="103113183">
      <w:bodyDiv w:val="1"/>
      <w:marLeft w:val="0"/>
      <w:marRight w:val="0"/>
      <w:marTop w:val="0"/>
      <w:marBottom w:val="0"/>
      <w:divBdr>
        <w:top w:val="none" w:sz="0" w:space="0" w:color="auto"/>
        <w:left w:val="none" w:sz="0" w:space="0" w:color="auto"/>
        <w:bottom w:val="none" w:sz="0" w:space="0" w:color="auto"/>
        <w:right w:val="none" w:sz="0" w:space="0" w:color="auto"/>
      </w:divBdr>
    </w:div>
    <w:div w:id="104927566">
      <w:bodyDiv w:val="1"/>
      <w:marLeft w:val="0"/>
      <w:marRight w:val="0"/>
      <w:marTop w:val="0"/>
      <w:marBottom w:val="0"/>
      <w:divBdr>
        <w:top w:val="none" w:sz="0" w:space="0" w:color="auto"/>
        <w:left w:val="none" w:sz="0" w:space="0" w:color="auto"/>
        <w:bottom w:val="none" w:sz="0" w:space="0" w:color="auto"/>
        <w:right w:val="none" w:sz="0" w:space="0" w:color="auto"/>
      </w:divBdr>
    </w:div>
    <w:div w:id="276572633">
      <w:bodyDiv w:val="1"/>
      <w:marLeft w:val="0"/>
      <w:marRight w:val="0"/>
      <w:marTop w:val="0"/>
      <w:marBottom w:val="0"/>
      <w:divBdr>
        <w:top w:val="none" w:sz="0" w:space="0" w:color="auto"/>
        <w:left w:val="none" w:sz="0" w:space="0" w:color="auto"/>
        <w:bottom w:val="none" w:sz="0" w:space="0" w:color="auto"/>
        <w:right w:val="none" w:sz="0" w:space="0" w:color="auto"/>
      </w:divBdr>
    </w:div>
    <w:div w:id="291329937">
      <w:bodyDiv w:val="1"/>
      <w:marLeft w:val="0"/>
      <w:marRight w:val="0"/>
      <w:marTop w:val="0"/>
      <w:marBottom w:val="0"/>
      <w:divBdr>
        <w:top w:val="none" w:sz="0" w:space="0" w:color="auto"/>
        <w:left w:val="none" w:sz="0" w:space="0" w:color="auto"/>
        <w:bottom w:val="none" w:sz="0" w:space="0" w:color="auto"/>
        <w:right w:val="none" w:sz="0" w:space="0" w:color="auto"/>
      </w:divBdr>
    </w:div>
    <w:div w:id="358776135">
      <w:bodyDiv w:val="1"/>
      <w:marLeft w:val="0"/>
      <w:marRight w:val="0"/>
      <w:marTop w:val="0"/>
      <w:marBottom w:val="0"/>
      <w:divBdr>
        <w:top w:val="none" w:sz="0" w:space="0" w:color="auto"/>
        <w:left w:val="none" w:sz="0" w:space="0" w:color="auto"/>
        <w:bottom w:val="none" w:sz="0" w:space="0" w:color="auto"/>
        <w:right w:val="none" w:sz="0" w:space="0" w:color="auto"/>
      </w:divBdr>
    </w:div>
    <w:div w:id="369720748">
      <w:bodyDiv w:val="1"/>
      <w:marLeft w:val="0"/>
      <w:marRight w:val="0"/>
      <w:marTop w:val="0"/>
      <w:marBottom w:val="0"/>
      <w:divBdr>
        <w:top w:val="none" w:sz="0" w:space="0" w:color="auto"/>
        <w:left w:val="none" w:sz="0" w:space="0" w:color="auto"/>
        <w:bottom w:val="none" w:sz="0" w:space="0" w:color="auto"/>
        <w:right w:val="none" w:sz="0" w:space="0" w:color="auto"/>
      </w:divBdr>
      <w:divsChild>
        <w:div w:id="835223398">
          <w:marLeft w:val="0"/>
          <w:marRight w:val="0"/>
          <w:marTop w:val="0"/>
          <w:marBottom w:val="0"/>
          <w:divBdr>
            <w:top w:val="none" w:sz="0" w:space="0" w:color="auto"/>
            <w:left w:val="none" w:sz="0" w:space="0" w:color="auto"/>
            <w:bottom w:val="none" w:sz="0" w:space="0" w:color="auto"/>
            <w:right w:val="none" w:sz="0" w:space="0" w:color="auto"/>
          </w:divBdr>
          <w:divsChild>
            <w:div w:id="734933033">
              <w:marLeft w:val="0"/>
              <w:marRight w:val="0"/>
              <w:marTop w:val="0"/>
              <w:marBottom w:val="0"/>
              <w:divBdr>
                <w:top w:val="none" w:sz="0" w:space="0" w:color="auto"/>
                <w:left w:val="none" w:sz="0" w:space="0" w:color="auto"/>
                <w:bottom w:val="none" w:sz="0" w:space="0" w:color="auto"/>
                <w:right w:val="none" w:sz="0" w:space="0" w:color="auto"/>
              </w:divBdr>
              <w:divsChild>
                <w:div w:id="1596330657">
                  <w:marLeft w:val="0"/>
                  <w:marRight w:val="0"/>
                  <w:marTop w:val="0"/>
                  <w:marBottom w:val="0"/>
                  <w:divBdr>
                    <w:top w:val="none" w:sz="0" w:space="0" w:color="auto"/>
                    <w:left w:val="none" w:sz="0" w:space="0" w:color="auto"/>
                    <w:bottom w:val="none" w:sz="0" w:space="0" w:color="auto"/>
                    <w:right w:val="none" w:sz="0" w:space="0" w:color="auto"/>
                  </w:divBdr>
                  <w:divsChild>
                    <w:div w:id="1554846584">
                      <w:marLeft w:val="0"/>
                      <w:marRight w:val="0"/>
                      <w:marTop w:val="0"/>
                      <w:marBottom w:val="0"/>
                      <w:divBdr>
                        <w:top w:val="none" w:sz="0" w:space="0" w:color="auto"/>
                        <w:left w:val="none" w:sz="0" w:space="0" w:color="auto"/>
                        <w:bottom w:val="none" w:sz="0" w:space="0" w:color="auto"/>
                        <w:right w:val="none" w:sz="0" w:space="0" w:color="auto"/>
                      </w:divBdr>
                      <w:divsChild>
                        <w:div w:id="1486701945">
                          <w:marLeft w:val="0"/>
                          <w:marRight w:val="0"/>
                          <w:marTop w:val="0"/>
                          <w:marBottom w:val="0"/>
                          <w:divBdr>
                            <w:top w:val="none" w:sz="0" w:space="0" w:color="auto"/>
                            <w:left w:val="none" w:sz="0" w:space="0" w:color="auto"/>
                            <w:bottom w:val="none" w:sz="0" w:space="0" w:color="auto"/>
                            <w:right w:val="none" w:sz="0" w:space="0" w:color="auto"/>
                          </w:divBdr>
                          <w:divsChild>
                            <w:div w:id="2071687495">
                              <w:marLeft w:val="0"/>
                              <w:marRight w:val="0"/>
                              <w:marTop w:val="0"/>
                              <w:marBottom w:val="0"/>
                              <w:divBdr>
                                <w:top w:val="none" w:sz="0" w:space="0" w:color="auto"/>
                                <w:left w:val="none" w:sz="0" w:space="0" w:color="auto"/>
                                <w:bottom w:val="none" w:sz="0" w:space="0" w:color="auto"/>
                                <w:right w:val="none" w:sz="0" w:space="0" w:color="auto"/>
                              </w:divBdr>
                              <w:divsChild>
                                <w:div w:id="315378690">
                                  <w:marLeft w:val="0"/>
                                  <w:marRight w:val="0"/>
                                  <w:marTop w:val="0"/>
                                  <w:marBottom w:val="0"/>
                                  <w:divBdr>
                                    <w:top w:val="none" w:sz="0" w:space="0" w:color="auto"/>
                                    <w:left w:val="none" w:sz="0" w:space="0" w:color="auto"/>
                                    <w:bottom w:val="none" w:sz="0" w:space="0" w:color="auto"/>
                                    <w:right w:val="none" w:sz="0" w:space="0" w:color="auto"/>
                                  </w:divBdr>
                                  <w:divsChild>
                                    <w:div w:id="302008275">
                                      <w:marLeft w:val="0"/>
                                      <w:marRight w:val="0"/>
                                      <w:marTop w:val="0"/>
                                      <w:marBottom w:val="0"/>
                                      <w:divBdr>
                                        <w:top w:val="none" w:sz="0" w:space="0" w:color="auto"/>
                                        <w:left w:val="none" w:sz="0" w:space="0" w:color="auto"/>
                                        <w:bottom w:val="none" w:sz="0" w:space="0" w:color="auto"/>
                                        <w:right w:val="none" w:sz="0" w:space="0" w:color="auto"/>
                                      </w:divBdr>
                                      <w:divsChild>
                                        <w:div w:id="1280917472">
                                          <w:marLeft w:val="0"/>
                                          <w:marRight w:val="0"/>
                                          <w:marTop w:val="0"/>
                                          <w:marBottom w:val="0"/>
                                          <w:divBdr>
                                            <w:top w:val="none" w:sz="0" w:space="0" w:color="auto"/>
                                            <w:left w:val="none" w:sz="0" w:space="0" w:color="auto"/>
                                            <w:bottom w:val="none" w:sz="0" w:space="0" w:color="auto"/>
                                            <w:right w:val="none" w:sz="0" w:space="0" w:color="auto"/>
                                          </w:divBdr>
                                          <w:divsChild>
                                            <w:div w:id="90453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9207632">
      <w:bodyDiv w:val="1"/>
      <w:marLeft w:val="0"/>
      <w:marRight w:val="0"/>
      <w:marTop w:val="0"/>
      <w:marBottom w:val="0"/>
      <w:divBdr>
        <w:top w:val="none" w:sz="0" w:space="0" w:color="auto"/>
        <w:left w:val="none" w:sz="0" w:space="0" w:color="auto"/>
        <w:bottom w:val="none" w:sz="0" w:space="0" w:color="auto"/>
        <w:right w:val="none" w:sz="0" w:space="0" w:color="auto"/>
      </w:divBdr>
    </w:div>
    <w:div w:id="622076131">
      <w:bodyDiv w:val="1"/>
      <w:marLeft w:val="0"/>
      <w:marRight w:val="0"/>
      <w:marTop w:val="0"/>
      <w:marBottom w:val="0"/>
      <w:divBdr>
        <w:top w:val="none" w:sz="0" w:space="0" w:color="auto"/>
        <w:left w:val="none" w:sz="0" w:space="0" w:color="auto"/>
        <w:bottom w:val="none" w:sz="0" w:space="0" w:color="auto"/>
        <w:right w:val="none" w:sz="0" w:space="0" w:color="auto"/>
      </w:divBdr>
    </w:div>
    <w:div w:id="628972402">
      <w:bodyDiv w:val="1"/>
      <w:marLeft w:val="0"/>
      <w:marRight w:val="0"/>
      <w:marTop w:val="0"/>
      <w:marBottom w:val="0"/>
      <w:divBdr>
        <w:top w:val="none" w:sz="0" w:space="0" w:color="auto"/>
        <w:left w:val="none" w:sz="0" w:space="0" w:color="auto"/>
        <w:bottom w:val="none" w:sz="0" w:space="0" w:color="auto"/>
        <w:right w:val="none" w:sz="0" w:space="0" w:color="auto"/>
      </w:divBdr>
    </w:div>
    <w:div w:id="650868957">
      <w:bodyDiv w:val="1"/>
      <w:marLeft w:val="0"/>
      <w:marRight w:val="0"/>
      <w:marTop w:val="0"/>
      <w:marBottom w:val="0"/>
      <w:divBdr>
        <w:top w:val="none" w:sz="0" w:space="0" w:color="auto"/>
        <w:left w:val="none" w:sz="0" w:space="0" w:color="auto"/>
        <w:bottom w:val="none" w:sz="0" w:space="0" w:color="auto"/>
        <w:right w:val="none" w:sz="0" w:space="0" w:color="auto"/>
      </w:divBdr>
    </w:div>
    <w:div w:id="660696636">
      <w:bodyDiv w:val="1"/>
      <w:marLeft w:val="0"/>
      <w:marRight w:val="0"/>
      <w:marTop w:val="0"/>
      <w:marBottom w:val="0"/>
      <w:divBdr>
        <w:top w:val="none" w:sz="0" w:space="0" w:color="auto"/>
        <w:left w:val="none" w:sz="0" w:space="0" w:color="auto"/>
        <w:bottom w:val="none" w:sz="0" w:space="0" w:color="auto"/>
        <w:right w:val="none" w:sz="0" w:space="0" w:color="auto"/>
      </w:divBdr>
    </w:div>
    <w:div w:id="695929216">
      <w:bodyDiv w:val="1"/>
      <w:marLeft w:val="0"/>
      <w:marRight w:val="0"/>
      <w:marTop w:val="0"/>
      <w:marBottom w:val="0"/>
      <w:divBdr>
        <w:top w:val="none" w:sz="0" w:space="0" w:color="auto"/>
        <w:left w:val="none" w:sz="0" w:space="0" w:color="auto"/>
        <w:bottom w:val="none" w:sz="0" w:space="0" w:color="auto"/>
        <w:right w:val="none" w:sz="0" w:space="0" w:color="auto"/>
      </w:divBdr>
    </w:div>
    <w:div w:id="759565514">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1154026350">
      <w:bodyDiv w:val="1"/>
      <w:marLeft w:val="0"/>
      <w:marRight w:val="0"/>
      <w:marTop w:val="0"/>
      <w:marBottom w:val="0"/>
      <w:divBdr>
        <w:top w:val="none" w:sz="0" w:space="0" w:color="auto"/>
        <w:left w:val="none" w:sz="0" w:space="0" w:color="auto"/>
        <w:bottom w:val="none" w:sz="0" w:space="0" w:color="auto"/>
        <w:right w:val="none" w:sz="0" w:space="0" w:color="auto"/>
      </w:divBdr>
    </w:div>
    <w:div w:id="1245646758">
      <w:bodyDiv w:val="1"/>
      <w:marLeft w:val="0"/>
      <w:marRight w:val="0"/>
      <w:marTop w:val="0"/>
      <w:marBottom w:val="0"/>
      <w:divBdr>
        <w:top w:val="none" w:sz="0" w:space="0" w:color="auto"/>
        <w:left w:val="none" w:sz="0" w:space="0" w:color="auto"/>
        <w:bottom w:val="none" w:sz="0" w:space="0" w:color="auto"/>
        <w:right w:val="none" w:sz="0" w:space="0" w:color="auto"/>
      </w:divBdr>
    </w:div>
    <w:div w:id="1246646680">
      <w:bodyDiv w:val="1"/>
      <w:marLeft w:val="0"/>
      <w:marRight w:val="0"/>
      <w:marTop w:val="0"/>
      <w:marBottom w:val="0"/>
      <w:divBdr>
        <w:top w:val="none" w:sz="0" w:space="0" w:color="auto"/>
        <w:left w:val="none" w:sz="0" w:space="0" w:color="auto"/>
        <w:bottom w:val="none" w:sz="0" w:space="0" w:color="auto"/>
        <w:right w:val="none" w:sz="0" w:space="0" w:color="auto"/>
      </w:divBdr>
    </w:div>
    <w:div w:id="1265067029">
      <w:bodyDiv w:val="1"/>
      <w:marLeft w:val="0"/>
      <w:marRight w:val="0"/>
      <w:marTop w:val="0"/>
      <w:marBottom w:val="0"/>
      <w:divBdr>
        <w:top w:val="none" w:sz="0" w:space="0" w:color="auto"/>
        <w:left w:val="none" w:sz="0" w:space="0" w:color="auto"/>
        <w:bottom w:val="none" w:sz="0" w:space="0" w:color="auto"/>
        <w:right w:val="none" w:sz="0" w:space="0" w:color="auto"/>
      </w:divBdr>
    </w:div>
    <w:div w:id="1355307342">
      <w:bodyDiv w:val="1"/>
      <w:marLeft w:val="0"/>
      <w:marRight w:val="0"/>
      <w:marTop w:val="0"/>
      <w:marBottom w:val="0"/>
      <w:divBdr>
        <w:top w:val="none" w:sz="0" w:space="0" w:color="auto"/>
        <w:left w:val="none" w:sz="0" w:space="0" w:color="auto"/>
        <w:bottom w:val="none" w:sz="0" w:space="0" w:color="auto"/>
        <w:right w:val="none" w:sz="0" w:space="0" w:color="auto"/>
      </w:divBdr>
    </w:div>
    <w:div w:id="1374964281">
      <w:bodyDiv w:val="1"/>
      <w:marLeft w:val="0"/>
      <w:marRight w:val="0"/>
      <w:marTop w:val="0"/>
      <w:marBottom w:val="0"/>
      <w:divBdr>
        <w:top w:val="none" w:sz="0" w:space="0" w:color="auto"/>
        <w:left w:val="none" w:sz="0" w:space="0" w:color="auto"/>
        <w:bottom w:val="none" w:sz="0" w:space="0" w:color="auto"/>
        <w:right w:val="none" w:sz="0" w:space="0" w:color="auto"/>
      </w:divBdr>
    </w:div>
    <w:div w:id="1397246022">
      <w:bodyDiv w:val="1"/>
      <w:marLeft w:val="0"/>
      <w:marRight w:val="0"/>
      <w:marTop w:val="0"/>
      <w:marBottom w:val="0"/>
      <w:divBdr>
        <w:top w:val="none" w:sz="0" w:space="0" w:color="auto"/>
        <w:left w:val="none" w:sz="0" w:space="0" w:color="auto"/>
        <w:bottom w:val="none" w:sz="0" w:space="0" w:color="auto"/>
        <w:right w:val="none" w:sz="0" w:space="0" w:color="auto"/>
      </w:divBdr>
    </w:div>
    <w:div w:id="1426268921">
      <w:bodyDiv w:val="1"/>
      <w:marLeft w:val="0"/>
      <w:marRight w:val="0"/>
      <w:marTop w:val="0"/>
      <w:marBottom w:val="0"/>
      <w:divBdr>
        <w:top w:val="none" w:sz="0" w:space="0" w:color="auto"/>
        <w:left w:val="none" w:sz="0" w:space="0" w:color="auto"/>
        <w:bottom w:val="none" w:sz="0" w:space="0" w:color="auto"/>
        <w:right w:val="none" w:sz="0" w:space="0" w:color="auto"/>
      </w:divBdr>
    </w:div>
    <w:div w:id="1530340437">
      <w:bodyDiv w:val="1"/>
      <w:marLeft w:val="0"/>
      <w:marRight w:val="0"/>
      <w:marTop w:val="0"/>
      <w:marBottom w:val="0"/>
      <w:divBdr>
        <w:top w:val="none" w:sz="0" w:space="0" w:color="auto"/>
        <w:left w:val="none" w:sz="0" w:space="0" w:color="auto"/>
        <w:bottom w:val="none" w:sz="0" w:space="0" w:color="auto"/>
        <w:right w:val="none" w:sz="0" w:space="0" w:color="auto"/>
      </w:divBdr>
    </w:div>
    <w:div w:id="1657302247">
      <w:bodyDiv w:val="1"/>
      <w:marLeft w:val="0"/>
      <w:marRight w:val="0"/>
      <w:marTop w:val="0"/>
      <w:marBottom w:val="0"/>
      <w:divBdr>
        <w:top w:val="none" w:sz="0" w:space="0" w:color="auto"/>
        <w:left w:val="none" w:sz="0" w:space="0" w:color="auto"/>
        <w:bottom w:val="none" w:sz="0" w:space="0" w:color="auto"/>
        <w:right w:val="none" w:sz="0" w:space="0" w:color="auto"/>
      </w:divBdr>
    </w:div>
    <w:div w:id="1758480644">
      <w:bodyDiv w:val="1"/>
      <w:marLeft w:val="0"/>
      <w:marRight w:val="0"/>
      <w:marTop w:val="0"/>
      <w:marBottom w:val="0"/>
      <w:divBdr>
        <w:top w:val="none" w:sz="0" w:space="0" w:color="auto"/>
        <w:left w:val="none" w:sz="0" w:space="0" w:color="auto"/>
        <w:bottom w:val="none" w:sz="0" w:space="0" w:color="auto"/>
        <w:right w:val="none" w:sz="0" w:space="0" w:color="auto"/>
      </w:divBdr>
      <w:divsChild>
        <w:div w:id="1088766146">
          <w:marLeft w:val="0"/>
          <w:marRight w:val="0"/>
          <w:marTop w:val="0"/>
          <w:marBottom w:val="0"/>
          <w:divBdr>
            <w:top w:val="none" w:sz="0" w:space="0" w:color="auto"/>
            <w:left w:val="none" w:sz="0" w:space="0" w:color="auto"/>
            <w:bottom w:val="none" w:sz="0" w:space="0" w:color="auto"/>
            <w:right w:val="none" w:sz="0" w:space="0" w:color="auto"/>
          </w:divBdr>
          <w:divsChild>
            <w:div w:id="497111097">
              <w:marLeft w:val="0"/>
              <w:marRight w:val="0"/>
              <w:marTop w:val="0"/>
              <w:marBottom w:val="0"/>
              <w:divBdr>
                <w:top w:val="none" w:sz="0" w:space="0" w:color="auto"/>
                <w:left w:val="none" w:sz="0" w:space="0" w:color="auto"/>
                <w:bottom w:val="none" w:sz="0" w:space="0" w:color="auto"/>
                <w:right w:val="none" w:sz="0" w:space="0" w:color="auto"/>
              </w:divBdr>
              <w:divsChild>
                <w:div w:id="607469933">
                  <w:marLeft w:val="0"/>
                  <w:marRight w:val="0"/>
                  <w:marTop w:val="0"/>
                  <w:marBottom w:val="0"/>
                  <w:divBdr>
                    <w:top w:val="none" w:sz="0" w:space="0" w:color="auto"/>
                    <w:left w:val="none" w:sz="0" w:space="0" w:color="auto"/>
                    <w:bottom w:val="none" w:sz="0" w:space="0" w:color="auto"/>
                    <w:right w:val="none" w:sz="0" w:space="0" w:color="auto"/>
                  </w:divBdr>
                  <w:divsChild>
                    <w:div w:id="1454909604">
                      <w:marLeft w:val="0"/>
                      <w:marRight w:val="0"/>
                      <w:marTop w:val="0"/>
                      <w:marBottom w:val="0"/>
                      <w:divBdr>
                        <w:top w:val="none" w:sz="0" w:space="0" w:color="auto"/>
                        <w:left w:val="none" w:sz="0" w:space="0" w:color="auto"/>
                        <w:bottom w:val="none" w:sz="0" w:space="0" w:color="auto"/>
                        <w:right w:val="none" w:sz="0" w:space="0" w:color="auto"/>
                      </w:divBdr>
                      <w:divsChild>
                        <w:div w:id="1159616213">
                          <w:marLeft w:val="0"/>
                          <w:marRight w:val="0"/>
                          <w:marTop w:val="0"/>
                          <w:marBottom w:val="0"/>
                          <w:divBdr>
                            <w:top w:val="none" w:sz="0" w:space="0" w:color="auto"/>
                            <w:left w:val="none" w:sz="0" w:space="0" w:color="auto"/>
                            <w:bottom w:val="none" w:sz="0" w:space="0" w:color="auto"/>
                            <w:right w:val="none" w:sz="0" w:space="0" w:color="auto"/>
                          </w:divBdr>
                          <w:divsChild>
                            <w:div w:id="1816146712">
                              <w:marLeft w:val="0"/>
                              <w:marRight w:val="0"/>
                              <w:marTop w:val="0"/>
                              <w:marBottom w:val="0"/>
                              <w:divBdr>
                                <w:top w:val="none" w:sz="0" w:space="0" w:color="auto"/>
                                <w:left w:val="none" w:sz="0" w:space="0" w:color="auto"/>
                                <w:bottom w:val="none" w:sz="0" w:space="0" w:color="auto"/>
                                <w:right w:val="none" w:sz="0" w:space="0" w:color="auto"/>
                              </w:divBdr>
                              <w:divsChild>
                                <w:div w:id="38163858">
                                  <w:marLeft w:val="0"/>
                                  <w:marRight w:val="0"/>
                                  <w:marTop w:val="0"/>
                                  <w:marBottom w:val="0"/>
                                  <w:divBdr>
                                    <w:top w:val="none" w:sz="0" w:space="0" w:color="auto"/>
                                    <w:left w:val="none" w:sz="0" w:space="0" w:color="auto"/>
                                    <w:bottom w:val="none" w:sz="0" w:space="0" w:color="auto"/>
                                    <w:right w:val="none" w:sz="0" w:space="0" w:color="auto"/>
                                  </w:divBdr>
                                  <w:divsChild>
                                    <w:div w:id="1798184435">
                                      <w:marLeft w:val="0"/>
                                      <w:marRight w:val="0"/>
                                      <w:marTop w:val="0"/>
                                      <w:marBottom w:val="0"/>
                                      <w:divBdr>
                                        <w:top w:val="none" w:sz="0" w:space="0" w:color="auto"/>
                                        <w:left w:val="none" w:sz="0" w:space="0" w:color="auto"/>
                                        <w:bottom w:val="none" w:sz="0" w:space="0" w:color="auto"/>
                                        <w:right w:val="none" w:sz="0" w:space="0" w:color="auto"/>
                                      </w:divBdr>
                                      <w:divsChild>
                                        <w:div w:id="1681394868">
                                          <w:marLeft w:val="0"/>
                                          <w:marRight w:val="0"/>
                                          <w:marTop w:val="0"/>
                                          <w:marBottom w:val="0"/>
                                          <w:divBdr>
                                            <w:top w:val="none" w:sz="0" w:space="0" w:color="auto"/>
                                            <w:left w:val="none" w:sz="0" w:space="0" w:color="auto"/>
                                            <w:bottom w:val="none" w:sz="0" w:space="0" w:color="auto"/>
                                            <w:right w:val="none" w:sz="0" w:space="0" w:color="auto"/>
                                          </w:divBdr>
                                          <w:divsChild>
                                            <w:div w:id="48355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65612293">
      <w:bodyDiv w:val="1"/>
      <w:marLeft w:val="0"/>
      <w:marRight w:val="0"/>
      <w:marTop w:val="0"/>
      <w:marBottom w:val="0"/>
      <w:divBdr>
        <w:top w:val="none" w:sz="0" w:space="0" w:color="auto"/>
        <w:left w:val="none" w:sz="0" w:space="0" w:color="auto"/>
        <w:bottom w:val="none" w:sz="0" w:space="0" w:color="auto"/>
        <w:right w:val="none" w:sz="0" w:space="0" w:color="auto"/>
      </w:divBdr>
    </w:div>
    <w:div w:id="1835146804">
      <w:bodyDiv w:val="1"/>
      <w:marLeft w:val="0"/>
      <w:marRight w:val="0"/>
      <w:marTop w:val="0"/>
      <w:marBottom w:val="0"/>
      <w:divBdr>
        <w:top w:val="none" w:sz="0" w:space="0" w:color="auto"/>
        <w:left w:val="none" w:sz="0" w:space="0" w:color="auto"/>
        <w:bottom w:val="none" w:sz="0" w:space="0" w:color="auto"/>
        <w:right w:val="none" w:sz="0" w:space="0" w:color="auto"/>
      </w:divBdr>
    </w:div>
    <w:div w:id="1856655135">
      <w:bodyDiv w:val="1"/>
      <w:marLeft w:val="0"/>
      <w:marRight w:val="0"/>
      <w:marTop w:val="0"/>
      <w:marBottom w:val="0"/>
      <w:divBdr>
        <w:top w:val="none" w:sz="0" w:space="0" w:color="auto"/>
        <w:left w:val="none" w:sz="0" w:space="0" w:color="auto"/>
        <w:bottom w:val="none" w:sz="0" w:space="0" w:color="auto"/>
        <w:right w:val="none" w:sz="0" w:space="0" w:color="auto"/>
      </w:divBdr>
    </w:div>
    <w:div w:id="1882201988">
      <w:bodyDiv w:val="1"/>
      <w:marLeft w:val="0"/>
      <w:marRight w:val="0"/>
      <w:marTop w:val="0"/>
      <w:marBottom w:val="0"/>
      <w:divBdr>
        <w:top w:val="none" w:sz="0" w:space="0" w:color="auto"/>
        <w:left w:val="none" w:sz="0" w:space="0" w:color="auto"/>
        <w:bottom w:val="none" w:sz="0" w:space="0" w:color="auto"/>
        <w:right w:val="none" w:sz="0" w:space="0" w:color="auto"/>
      </w:divBdr>
    </w:div>
    <w:div w:id="1958952541">
      <w:bodyDiv w:val="1"/>
      <w:marLeft w:val="0"/>
      <w:marRight w:val="0"/>
      <w:marTop w:val="0"/>
      <w:marBottom w:val="0"/>
      <w:divBdr>
        <w:top w:val="none" w:sz="0" w:space="0" w:color="auto"/>
        <w:left w:val="none" w:sz="0" w:space="0" w:color="auto"/>
        <w:bottom w:val="none" w:sz="0" w:space="0" w:color="auto"/>
        <w:right w:val="none" w:sz="0" w:space="0" w:color="auto"/>
      </w:divBdr>
    </w:div>
    <w:div w:id="20841811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ynh.nick@mayo.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rdog.tamas@mayo.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yashi.yujiro@mayo.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choiegan00@gmail.com" TargetMode="External"/><Relationship Id="rId4" Type="http://schemas.openxmlformats.org/officeDocument/2006/relationships/settings" Target="settings.xml"/><Relationship Id="rId9" Type="http://schemas.openxmlformats.org/officeDocument/2006/relationships/hyperlink" Target="mailto:babu.srinidhi@mayo.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22266-36F8-4304-99AA-F31B0B65547B}">
  <ds:schemaRefs>
    <ds:schemaRef ds:uri="http://schemas.openxmlformats.org/officeDocument/2006/bibliography"/>
  </ds:schemaRefs>
</ds:datastoreItem>
</file>

<file path=docMetadata/LabelInfo.xml><?xml version="1.0" encoding="utf-8"?>
<clbl:labelList xmlns:clbl="http://schemas.microsoft.com/office/2020/mipLabelMetadata">
  <clbl:label id="{990794cc-8ced-4156-9787-a1fbf819c752}" enabled="1" method="Standard" siteId="{a25fff9c-3f63-4fb2-9a8a-d9bdd0321f9a}" contentBits="0" removed="0"/>
</clbl:labelList>
</file>

<file path=docProps/app.xml><?xml version="1.0" encoding="utf-8"?>
<Properties xmlns="http://schemas.openxmlformats.org/officeDocument/2006/extended-properties" xmlns:vt="http://schemas.openxmlformats.org/officeDocument/2006/docPropsVTypes">
  <Template>Normal</Template>
  <TotalTime>82</TotalTime>
  <Pages>10</Pages>
  <Words>3583</Words>
  <Characters>22946</Characters>
  <Application>Microsoft Office Word</Application>
  <DocSecurity>0</DocSecurity>
  <Lines>191</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neeta</dc:creator>
  <cp:lastModifiedBy>Nilanjana Das</cp:lastModifiedBy>
  <cp:revision>54</cp:revision>
  <cp:lastPrinted>2025-10-24T21:37:00Z</cp:lastPrinted>
  <dcterms:created xsi:type="dcterms:W3CDTF">2025-11-14T12:18:00Z</dcterms:created>
  <dcterms:modified xsi:type="dcterms:W3CDTF">2025-11-1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